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48CA42" w14:textId="15187664" w:rsidR="00725D06" w:rsidRPr="00A0758C" w:rsidRDefault="00A0758C" w:rsidP="00A0758C">
      <w:pPr>
        <w:pStyle w:val="Heading2"/>
        <w:rPr>
          <w:lang w:val="en-GB"/>
        </w:rPr>
      </w:pPr>
      <w:r w:rsidRPr="00A0758C">
        <w:rPr>
          <w:lang w:val="en-GB"/>
        </w:rPr>
        <w:t xml:space="preserve">Appendix </w:t>
      </w:r>
      <w:r w:rsidR="00001971">
        <w:rPr>
          <w:lang w:val="en-GB"/>
        </w:rPr>
        <w:t>2</w:t>
      </w:r>
      <w:r w:rsidRPr="00A0758C">
        <w:rPr>
          <w:lang w:val="en-GB"/>
        </w:rPr>
        <w:t xml:space="preserve">: </w:t>
      </w:r>
      <w:bookmarkStart w:id="0" w:name="_Hlk72319367"/>
      <w:r w:rsidR="006D3C1F">
        <w:rPr>
          <w:lang w:val="en-GB"/>
        </w:rPr>
        <w:t>Search filter validation results</w:t>
      </w:r>
      <w:bookmarkEnd w:id="0"/>
    </w:p>
    <w:p w14:paraId="278448BA" w14:textId="77777777" w:rsidR="00A0758C" w:rsidRPr="00A0758C" w:rsidRDefault="00A0758C" w:rsidP="00A0758C">
      <w:pPr>
        <w:pStyle w:val="Heading3"/>
        <w:rPr>
          <w:lang w:val="en-GB"/>
        </w:rPr>
      </w:pPr>
      <w:r>
        <w:rPr>
          <w:lang w:val="en-GB"/>
        </w:rPr>
        <w:t>Systematic review search filter PubMed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45"/>
        <w:gridCol w:w="1266"/>
        <w:gridCol w:w="1463"/>
        <w:gridCol w:w="1463"/>
        <w:gridCol w:w="1463"/>
        <w:gridCol w:w="1463"/>
        <w:gridCol w:w="1463"/>
        <w:gridCol w:w="1463"/>
        <w:gridCol w:w="1463"/>
      </w:tblGrid>
      <w:tr w:rsidR="00A0758C" w:rsidRPr="003917C9" w14:paraId="01941C8C" w14:textId="77777777" w:rsidTr="00A0758C">
        <w:trPr>
          <w:trHeight w:val="2251"/>
        </w:trPr>
        <w:tc>
          <w:tcPr>
            <w:tcW w:w="2245" w:type="dxa"/>
            <w:vAlign w:val="center"/>
          </w:tcPr>
          <w:p w14:paraId="18E6E010" w14:textId="0FFCC884" w:rsidR="00A0758C" w:rsidRPr="00A0758C" w:rsidRDefault="00A0758C" w:rsidP="00A0758C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Evidence summary</w:t>
            </w:r>
            <w:r w:rsidR="00547836">
              <w:rPr>
                <w:b/>
                <w:lang w:val="en-GB"/>
              </w:rPr>
              <w:t xml:space="preserve"> </w:t>
            </w:r>
            <w:r w:rsidR="00547836">
              <w:rPr>
                <w:b/>
                <w:lang w:val="en-GB"/>
              </w:rPr>
              <w:fldChar w:fldCharType="begin"/>
            </w:r>
            <w:r w:rsidR="008B7A41">
              <w:rPr>
                <w:b/>
                <w:lang w:val="en-GB"/>
              </w:rPr>
              <w:instrText xml:space="preserve"> ADDIN EN.CITE &lt;EndNote&gt;&lt;Cite&gt;&lt;Author&gt;Centre for Evidence-Based Practice (CEBaP)&lt;/Author&gt;&lt;Year&gt;2020&lt;/Year&gt;&lt;RecNum&gt;10&lt;/RecNum&gt;&lt;DisplayText&gt;[1]&lt;/DisplayText&gt;&lt;record&gt;&lt;rec-number&gt;10&lt;/rec-number&gt;&lt;foreign-keys&gt;&lt;key app="EN" db-id="tz2efvpr4te05aezpxpvtf0frf5t5xts2pp9" timestamp="1605795179"&gt;10&lt;/key&gt;&lt;/foreign-keys&gt;&lt;ref-type name="Web Page"&gt;12&lt;/ref-type&gt;&lt;contributors&gt;&lt;authors&gt;&lt;author&gt;Centre for Evidence-Based Practice (CEBaP),&lt;/author&gt;&lt;/authors&gt;&lt;/contributors&gt;&lt;titles&gt;&lt;title&gt;First Aid Evidence Summaries&lt;/title&gt;&lt;/titles&gt;&lt;dates&gt;&lt;year&gt;2020&lt;/year&gt;&lt;/dates&gt;&lt;pub-location&gt;Mechelen, Belgium&lt;/pub-location&gt;&lt;publisher&gt;Belgian Red Cross&lt;/publisher&gt;&lt;work-type&gt;Internet&lt;/work-type&gt;&lt;urls&gt;&lt;related-urls&gt;&lt;url&gt;https://www.cebap.org/knowledge-dissemination/first-aid-evidence-summaries/&lt;/url&gt;&lt;/related-urls&gt;&lt;/urls&gt;&lt;custom1&gt;2020&lt;/custom1&gt;&lt;custom2&gt;Nov 19th&lt;/custom2&gt;&lt;/record&gt;&lt;/Cite&gt;&lt;/EndNote&gt;</w:instrText>
            </w:r>
            <w:r w:rsidR="00547836">
              <w:rPr>
                <w:b/>
                <w:lang w:val="en-GB"/>
              </w:rPr>
              <w:fldChar w:fldCharType="separate"/>
            </w:r>
            <w:r w:rsidR="00547836">
              <w:rPr>
                <w:b/>
                <w:noProof/>
                <w:lang w:val="en-GB"/>
              </w:rPr>
              <w:t>[1]</w:t>
            </w:r>
            <w:r w:rsidR="00547836">
              <w:rPr>
                <w:b/>
                <w:lang w:val="en-GB"/>
              </w:rPr>
              <w:fldChar w:fldCharType="end"/>
            </w:r>
          </w:p>
        </w:tc>
        <w:tc>
          <w:tcPr>
            <w:tcW w:w="1266" w:type="dxa"/>
            <w:vAlign w:val="center"/>
          </w:tcPr>
          <w:p w14:paraId="6C2E8D24" w14:textId="77777777" w:rsidR="00A0758C" w:rsidRPr="00A0758C" w:rsidRDefault="00A0758C" w:rsidP="00A0758C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Original search date</w:t>
            </w:r>
          </w:p>
        </w:tc>
        <w:tc>
          <w:tcPr>
            <w:tcW w:w="1463" w:type="dxa"/>
            <w:vAlign w:val="center"/>
          </w:tcPr>
          <w:p w14:paraId="50E99B48" w14:textId="77777777" w:rsidR="00A0758C" w:rsidRPr="00A0758C" w:rsidRDefault="00A0758C" w:rsidP="00A0758C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Number of records retrieved from PubMed without search filter</w:t>
            </w:r>
          </w:p>
        </w:tc>
        <w:tc>
          <w:tcPr>
            <w:tcW w:w="1463" w:type="dxa"/>
            <w:vAlign w:val="center"/>
          </w:tcPr>
          <w:p w14:paraId="2CF70714" w14:textId="77777777" w:rsidR="00A0758C" w:rsidRPr="00A0758C" w:rsidRDefault="00A0758C" w:rsidP="00A0758C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Relevant systematic reviews identified without search filter</w:t>
            </w:r>
          </w:p>
        </w:tc>
        <w:tc>
          <w:tcPr>
            <w:tcW w:w="1463" w:type="dxa"/>
            <w:vAlign w:val="center"/>
          </w:tcPr>
          <w:p w14:paraId="1BD74FA7" w14:textId="77777777" w:rsidR="00A0758C" w:rsidRPr="00A0758C" w:rsidRDefault="00A0758C" w:rsidP="00A0758C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Number needed to read without search filter</w:t>
            </w:r>
          </w:p>
        </w:tc>
        <w:tc>
          <w:tcPr>
            <w:tcW w:w="1463" w:type="dxa"/>
            <w:vAlign w:val="center"/>
          </w:tcPr>
          <w:p w14:paraId="2E1774CA" w14:textId="77777777" w:rsidR="00A0758C" w:rsidRPr="00A0758C" w:rsidRDefault="00A0758C" w:rsidP="00A0758C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 xml:space="preserve">Number of records retrieved </w:t>
            </w:r>
            <w:r w:rsidR="003C2C49">
              <w:rPr>
                <w:b/>
                <w:lang w:val="en-GB"/>
              </w:rPr>
              <w:t xml:space="preserve">from PubMed </w:t>
            </w:r>
            <w:r w:rsidRPr="00A0758C">
              <w:rPr>
                <w:b/>
                <w:lang w:val="en-GB"/>
              </w:rPr>
              <w:t>when using filter</w:t>
            </w:r>
          </w:p>
        </w:tc>
        <w:tc>
          <w:tcPr>
            <w:tcW w:w="1463" w:type="dxa"/>
            <w:vAlign w:val="center"/>
          </w:tcPr>
          <w:p w14:paraId="54E828EC" w14:textId="77777777" w:rsidR="00A0758C" w:rsidRPr="00A0758C" w:rsidRDefault="00A0758C" w:rsidP="00A0758C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Relevant systematic reviews identified  when using filter</w:t>
            </w:r>
          </w:p>
        </w:tc>
        <w:tc>
          <w:tcPr>
            <w:tcW w:w="1463" w:type="dxa"/>
            <w:vAlign w:val="center"/>
          </w:tcPr>
          <w:p w14:paraId="6976C0C5" w14:textId="07B8372D" w:rsidR="00A0758C" w:rsidRPr="00A0758C" w:rsidRDefault="00E15A62" w:rsidP="00A0758C">
            <w:pPr>
              <w:jc w:val="center"/>
              <w:rPr>
                <w:b/>
                <w:lang w:val="en-GB"/>
              </w:rPr>
            </w:pPr>
            <w:r>
              <w:rPr>
                <w:b/>
                <w:lang w:val="en-GB"/>
              </w:rPr>
              <w:t>Recall</w:t>
            </w:r>
            <w:r w:rsidR="006D3C1F">
              <w:rPr>
                <w:b/>
                <w:lang w:val="en-GB"/>
              </w:rPr>
              <w:t xml:space="preserve"> (%)</w:t>
            </w:r>
          </w:p>
        </w:tc>
        <w:tc>
          <w:tcPr>
            <w:tcW w:w="1463" w:type="dxa"/>
            <w:vAlign w:val="center"/>
          </w:tcPr>
          <w:p w14:paraId="0BCE3A02" w14:textId="77777777" w:rsidR="00A0758C" w:rsidRPr="00A0758C" w:rsidRDefault="00A0758C" w:rsidP="00A0758C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Number needed to read when using filter</w:t>
            </w:r>
          </w:p>
        </w:tc>
      </w:tr>
      <w:tr w:rsidR="00A0758C" w:rsidRPr="00A0758C" w14:paraId="2BA4A8CA" w14:textId="77777777" w:rsidTr="00A0758C">
        <w:trPr>
          <w:trHeight w:val="645"/>
        </w:trPr>
        <w:tc>
          <w:tcPr>
            <w:tcW w:w="2245" w:type="dxa"/>
            <w:vAlign w:val="center"/>
          </w:tcPr>
          <w:p w14:paraId="2A17D4B8" w14:textId="77777777" w:rsidR="00A0758C" w:rsidRPr="00050B40" w:rsidRDefault="00A0758C" w:rsidP="00A0758C">
            <w:pPr>
              <w:jc w:val="center"/>
            </w:pPr>
            <w:r w:rsidRPr="00050B40">
              <w:t>Transport spinal injury</w:t>
            </w:r>
          </w:p>
        </w:tc>
        <w:tc>
          <w:tcPr>
            <w:tcW w:w="1266" w:type="dxa"/>
            <w:vAlign w:val="center"/>
          </w:tcPr>
          <w:p w14:paraId="6F48509D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0/11/2018</w:t>
            </w:r>
          </w:p>
        </w:tc>
        <w:tc>
          <w:tcPr>
            <w:tcW w:w="1463" w:type="dxa"/>
            <w:vAlign w:val="center"/>
          </w:tcPr>
          <w:p w14:paraId="44497E19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812</w:t>
            </w:r>
          </w:p>
        </w:tc>
        <w:tc>
          <w:tcPr>
            <w:tcW w:w="1463" w:type="dxa"/>
            <w:vAlign w:val="center"/>
          </w:tcPr>
          <w:p w14:paraId="52776C42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</w:t>
            </w:r>
          </w:p>
        </w:tc>
        <w:tc>
          <w:tcPr>
            <w:tcW w:w="1463" w:type="dxa"/>
            <w:vAlign w:val="center"/>
          </w:tcPr>
          <w:p w14:paraId="4A80FE63" w14:textId="77777777" w:rsidR="00A0758C" w:rsidRPr="009E2EF6" w:rsidRDefault="00A0758C" w:rsidP="00A0758C">
            <w:pPr>
              <w:jc w:val="center"/>
            </w:pPr>
            <w:r w:rsidRPr="009E2EF6">
              <w:t>3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51ABF0B5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8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4C3E3A4D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0A4F810E" w14:textId="66828CE7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8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2716AAD6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</w:t>
            </w:r>
          </w:p>
        </w:tc>
      </w:tr>
      <w:tr w:rsidR="00A0758C" w:rsidRPr="00A0758C" w14:paraId="5DE0FBC2" w14:textId="77777777" w:rsidTr="00A0758C">
        <w:trPr>
          <w:trHeight w:val="645"/>
        </w:trPr>
        <w:tc>
          <w:tcPr>
            <w:tcW w:w="2245" w:type="dxa"/>
            <w:vAlign w:val="center"/>
          </w:tcPr>
          <w:p w14:paraId="66EC0713" w14:textId="77777777" w:rsidR="00A0758C" w:rsidRPr="00050B40" w:rsidRDefault="00A0758C" w:rsidP="00A0758C">
            <w:pPr>
              <w:jc w:val="center"/>
            </w:pPr>
            <w:r w:rsidRPr="00050B40">
              <w:t>Psychological First Aid</w:t>
            </w:r>
          </w:p>
        </w:tc>
        <w:tc>
          <w:tcPr>
            <w:tcW w:w="1266" w:type="dxa"/>
            <w:vAlign w:val="center"/>
          </w:tcPr>
          <w:p w14:paraId="07D85EDD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/12/2018</w:t>
            </w:r>
          </w:p>
        </w:tc>
        <w:tc>
          <w:tcPr>
            <w:tcW w:w="1463" w:type="dxa"/>
            <w:vAlign w:val="center"/>
          </w:tcPr>
          <w:p w14:paraId="12BBFA89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9</w:t>
            </w:r>
          </w:p>
        </w:tc>
        <w:tc>
          <w:tcPr>
            <w:tcW w:w="1463" w:type="dxa"/>
            <w:vAlign w:val="center"/>
          </w:tcPr>
          <w:p w14:paraId="508720BA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463" w:type="dxa"/>
            <w:vAlign w:val="center"/>
          </w:tcPr>
          <w:p w14:paraId="6AFF59EE" w14:textId="77777777" w:rsidR="00A0758C" w:rsidRDefault="00A0758C" w:rsidP="00A0758C">
            <w:pPr>
              <w:jc w:val="center"/>
            </w:pPr>
            <w:r w:rsidRPr="009E2EF6">
              <w:t>553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612A01E9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23982AA0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1FA813F1" w14:textId="39646B0F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5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0E11D9E6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</w:tr>
      <w:tr w:rsidR="00A0758C" w:rsidRPr="00A0758C" w14:paraId="734514C4" w14:textId="77777777" w:rsidTr="00A0758C">
        <w:trPr>
          <w:trHeight w:val="915"/>
        </w:trPr>
        <w:tc>
          <w:tcPr>
            <w:tcW w:w="2245" w:type="dxa"/>
            <w:vAlign w:val="center"/>
          </w:tcPr>
          <w:p w14:paraId="1B272BF4" w14:textId="77777777" w:rsidR="00A0758C" w:rsidRPr="00A0758C" w:rsidRDefault="00A0758C" w:rsidP="00A0758C">
            <w:pPr>
              <w:jc w:val="center"/>
              <w:rPr>
                <w:lang w:val="en-GB"/>
              </w:rPr>
            </w:pPr>
            <w:r w:rsidRPr="00A0758C">
              <w:rPr>
                <w:lang w:val="en-GB"/>
              </w:rPr>
              <w:t>Amputated body part on ice</w:t>
            </w:r>
          </w:p>
        </w:tc>
        <w:tc>
          <w:tcPr>
            <w:tcW w:w="1266" w:type="dxa"/>
            <w:vAlign w:val="center"/>
          </w:tcPr>
          <w:p w14:paraId="48CDE763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/01/2019</w:t>
            </w:r>
          </w:p>
        </w:tc>
        <w:tc>
          <w:tcPr>
            <w:tcW w:w="1463" w:type="dxa"/>
            <w:vAlign w:val="center"/>
          </w:tcPr>
          <w:p w14:paraId="1E32A033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05</w:t>
            </w:r>
          </w:p>
        </w:tc>
        <w:tc>
          <w:tcPr>
            <w:tcW w:w="1463" w:type="dxa"/>
            <w:vAlign w:val="center"/>
          </w:tcPr>
          <w:p w14:paraId="17389933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vAlign w:val="center"/>
          </w:tcPr>
          <w:p w14:paraId="7159F6BE" w14:textId="77777777" w:rsidR="00A0758C" w:rsidRPr="009E2EF6" w:rsidRDefault="00A0758C" w:rsidP="00A0758C">
            <w:pPr>
              <w:jc w:val="center"/>
            </w:pPr>
            <w:r w:rsidRPr="009E2EF6">
              <w:t>201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235BC03A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5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11EA2573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5EAB5EFA" w14:textId="5C6C02ED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6F67917B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</w:t>
            </w:r>
          </w:p>
        </w:tc>
      </w:tr>
      <w:tr w:rsidR="00A0758C" w:rsidRPr="00A0758C" w14:paraId="65F15510" w14:textId="77777777" w:rsidTr="00A0758C">
        <w:trPr>
          <w:trHeight w:val="915"/>
        </w:trPr>
        <w:tc>
          <w:tcPr>
            <w:tcW w:w="2245" w:type="dxa"/>
            <w:vAlign w:val="center"/>
          </w:tcPr>
          <w:p w14:paraId="3C3A916C" w14:textId="77777777" w:rsidR="00A0758C" w:rsidRPr="001A4209" w:rsidRDefault="00A0758C" w:rsidP="00A0758C">
            <w:pPr>
              <w:jc w:val="center"/>
            </w:pPr>
            <w:r w:rsidRPr="001A4209">
              <w:t>Burns: Chemical burn: irrigation</w:t>
            </w:r>
          </w:p>
        </w:tc>
        <w:tc>
          <w:tcPr>
            <w:tcW w:w="1266" w:type="dxa"/>
            <w:vAlign w:val="center"/>
          </w:tcPr>
          <w:p w14:paraId="2DE9BD91" w14:textId="77777777" w:rsidR="00A0758C" w:rsidRDefault="00A0758C" w:rsidP="00A0758C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2/11/2019</w:t>
            </w:r>
          </w:p>
        </w:tc>
        <w:tc>
          <w:tcPr>
            <w:tcW w:w="1463" w:type="dxa"/>
            <w:vAlign w:val="center"/>
          </w:tcPr>
          <w:p w14:paraId="7B1A3BA3" w14:textId="77777777" w:rsidR="00A0758C" w:rsidRDefault="00A0758C" w:rsidP="00A0758C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25</w:t>
            </w:r>
          </w:p>
        </w:tc>
        <w:tc>
          <w:tcPr>
            <w:tcW w:w="1463" w:type="dxa"/>
            <w:vAlign w:val="center"/>
          </w:tcPr>
          <w:p w14:paraId="386EE5DC" w14:textId="77777777" w:rsidR="00A0758C" w:rsidRPr="00583F4C" w:rsidRDefault="00A0758C" w:rsidP="00A0758C">
            <w:pPr>
              <w:jc w:val="center"/>
            </w:pPr>
            <w:r w:rsidRPr="00583F4C">
              <w:t>4</w:t>
            </w:r>
          </w:p>
        </w:tc>
        <w:tc>
          <w:tcPr>
            <w:tcW w:w="1463" w:type="dxa"/>
            <w:vAlign w:val="center"/>
          </w:tcPr>
          <w:p w14:paraId="1174F653" w14:textId="77777777" w:rsidR="00A0758C" w:rsidRPr="00DF1853" w:rsidRDefault="00A0758C" w:rsidP="00A0758C">
            <w:pPr>
              <w:jc w:val="center"/>
            </w:pPr>
            <w:r w:rsidRPr="00DF1853">
              <w:t>181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4F1A99FB" w14:textId="77777777" w:rsidR="00A0758C" w:rsidRDefault="00A0758C" w:rsidP="00A0758C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3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4A920521" w14:textId="77777777" w:rsidR="00A0758C" w:rsidRDefault="00A0758C" w:rsidP="00A0758C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5EDB9FBF" w14:textId="36B92E31" w:rsidR="00A0758C" w:rsidRDefault="00834C90" w:rsidP="00A0758C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2A8C5DA5" w14:textId="77777777" w:rsidR="00A0758C" w:rsidRDefault="00A0758C" w:rsidP="00A0758C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</w:tr>
      <w:tr w:rsidR="00A0758C" w:rsidRPr="00A0758C" w14:paraId="26F07AE6" w14:textId="77777777" w:rsidTr="00A0758C">
        <w:trPr>
          <w:trHeight w:val="915"/>
        </w:trPr>
        <w:tc>
          <w:tcPr>
            <w:tcW w:w="2245" w:type="dxa"/>
            <w:vAlign w:val="center"/>
          </w:tcPr>
          <w:p w14:paraId="765923A5" w14:textId="77777777" w:rsidR="00A0758C" w:rsidRPr="00A0758C" w:rsidRDefault="00A0758C" w:rsidP="00A0758C">
            <w:pPr>
              <w:jc w:val="center"/>
              <w:rPr>
                <w:lang w:val="en-GB"/>
              </w:rPr>
            </w:pPr>
            <w:r w:rsidRPr="00A0758C">
              <w:rPr>
                <w:lang w:val="en-GB"/>
              </w:rPr>
              <w:t>Bites&amp;Stings: Dog bite prevention</w:t>
            </w:r>
          </w:p>
        </w:tc>
        <w:tc>
          <w:tcPr>
            <w:tcW w:w="1266" w:type="dxa"/>
            <w:vAlign w:val="center"/>
          </w:tcPr>
          <w:p w14:paraId="54B9732A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7/09/2019</w:t>
            </w:r>
          </w:p>
        </w:tc>
        <w:tc>
          <w:tcPr>
            <w:tcW w:w="1463" w:type="dxa"/>
            <w:vAlign w:val="center"/>
          </w:tcPr>
          <w:p w14:paraId="698406C5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31</w:t>
            </w:r>
          </w:p>
        </w:tc>
        <w:tc>
          <w:tcPr>
            <w:tcW w:w="1463" w:type="dxa"/>
            <w:vAlign w:val="center"/>
          </w:tcPr>
          <w:p w14:paraId="09049EB8" w14:textId="77777777" w:rsidR="00A0758C" w:rsidRPr="00583F4C" w:rsidRDefault="00A0758C" w:rsidP="00A0758C">
            <w:pPr>
              <w:jc w:val="center"/>
            </w:pPr>
            <w:r w:rsidRPr="00583F4C">
              <w:t>2</w:t>
            </w:r>
          </w:p>
        </w:tc>
        <w:tc>
          <w:tcPr>
            <w:tcW w:w="1463" w:type="dxa"/>
            <w:vAlign w:val="center"/>
          </w:tcPr>
          <w:p w14:paraId="1149A295" w14:textId="77777777" w:rsidR="00A0758C" w:rsidRPr="00DF1853" w:rsidRDefault="00A0758C" w:rsidP="00A0758C">
            <w:pPr>
              <w:jc w:val="center"/>
            </w:pPr>
            <w:r w:rsidRPr="00DF1853">
              <w:t>566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50EEE846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78519D78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6E12EED7" w14:textId="792DDD72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67619DD2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</w:tr>
      <w:tr w:rsidR="00A0758C" w:rsidRPr="00A0758C" w14:paraId="666C15E6" w14:textId="77777777" w:rsidTr="00A0758C">
        <w:trPr>
          <w:trHeight w:val="645"/>
        </w:trPr>
        <w:tc>
          <w:tcPr>
            <w:tcW w:w="2245" w:type="dxa"/>
            <w:vAlign w:val="center"/>
          </w:tcPr>
          <w:p w14:paraId="72A79BD3" w14:textId="77777777" w:rsidR="00A0758C" w:rsidRPr="00A0758C" w:rsidRDefault="00A0758C" w:rsidP="00A0758C">
            <w:pPr>
              <w:jc w:val="center"/>
              <w:rPr>
                <w:lang w:val="en-GB"/>
              </w:rPr>
            </w:pPr>
            <w:r w:rsidRPr="00A0758C">
              <w:rPr>
                <w:lang w:val="en-GB"/>
              </w:rPr>
              <w:t>Bites&amp;Stings: RF dog bite</w:t>
            </w:r>
          </w:p>
        </w:tc>
        <w:tc>
          <w:tcPr>
            <w:tcW w:w="1266" w:type="dxa"/>
            <w:vAlign w:val="center"/>
          </w:tcPr>
          <w:p w14:paraId="2311D86D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/10/2019</w:t>
            </w:r>
          </w:p>
        </w:tc>
        <w:tc>
          <w:tcPr>
            <w:tcW w:w="1463" w:type="dxa"/>
            <w:vAlign w:val="center"/>
          </w:tcPr>
          <w:p w14:paraId="7EA8A14A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44</w:t>
            </w:r>
          </w:p>
        </w:tc>
        <w:tc>
          <w:tcPr>
            <w:tcW w:w="1463" w:type="dxa"/>
            <w:vAlign w:val="center"/>
          </w:tcPr>
          <w:p w14:paraId="26408FF7" w14:textId="77777777" w:rsidR="00A0758C" w:rsidRPr="00583F4C" w:rsidRDefault="00A0758C" w:rsidP="00A0758C">
            <w:pPr>
              <w:jc w:val="center"/>
            </w:pPr>
            <w:r w:rsidRPr="00583F4C">
              <w:t>1</w:t>
            </w:r>
          </w:p>
        </w:tc>
        <w:tc>
          <w:tcPr>
            <w:tcW w:w="1463" w:type="dxa"/>
            <w:vAlign w:val="center"/>
          </w:tcPr>
          <w:p w14:paraId="15DFC8C8" w14:textId="77777777" w:rsidR="00A0758C" w:rsidRPr="00DF1853" w:rsidRDefault="00A0758C" w:rsidP="00A0758C">
            <w:pPr>
              <w:jc w:val="center"/>
            </w:pPr>
            <w:r w:rsidRPr="00DF1853">
              <w:t>444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45265029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69DE14E0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07D3C95E" w14:textId="6F9561D6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62E0D584" w14:textId="77777777" w:rsidR="00A0758C" w:rsidRDefault="008517F2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N/A</w:t>
            </w:r>
          </w:p>
        </w:tc>
      </w:tr>
      <w:tr w:rsidR="00A0758C" w:rsidRPr="00A0758C" w14:paraId="3744C9AA" w14:textId="77777777" w:rsidTr="00A0758C">
        <w:trPr>
          <w:trHeight w:val="525"/>
        </w:trPr>
        <w:tc>
          <w:tcPr>
            <w:tcW w:w="2245" w:type="dxa"/>
            <w:vAlign w:val="center"/>
          </w:tcPr>
          <w:p w14:paraId="5B90F670" w14:textId="77777777" w:rsidR="00A0758C" w:rsidRDefault="00A0758C" w:rsidP="00A0758C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Bites&amp;Stings: Pediculicides</w:t>
            </w:r>
          </w:p>
        </w:tc>
        <w:tc>
          <w:tcPr>
            <w:tcW w:w="1266" w:type="dxa"/>
            <w:vAlign w:val="center"/>
          </w:tcPr>
          <w:p w14:paraId="634B1761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/10/2019</w:t>
            </w:r>
          </w:p>
        </w:tc>
        <w:tc>
          <w:tcPr>
            <w:tcW w:w="1463" w:type="dxa"/>
            <w:vAlign w:val="center"/>
          </w:tcPr>
          <w:p w14:paraId="52CCC545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18</w:t>
            </w:r>
          </w:p>
        </w:tc>
        <w:tc>
          <w:tcPr>
            <w:tcW w:w="1463" w:type="dxa"/>
            <w:vAlign w:val="center"/>
          </w:tcPr>
          <w:p w14:paraId="14B8CA86" w14:textId="77777777" w:rsidR="00A0758C" w:rsidRPr="00583F4C" w:rsidRDefault="00A0758C" w:rsidP="00A0758C">
            <w:pPr>
              <w:jc w:val="center"/>
            </w:pPr>
            <w:r w:rsidRPr="00583F4C">
              <w:t>2</w:t>
            </w:r>
          </w:p>
        </w:tc>
        <w:tc>
          <w:tcPr>
            <w:tcW w:w="1463" w:type="dxa"/>
            <w:vAlign w:val="center"/>
          </w:tcPr>
          <w:p w14:paraId="103E4415" w14:textId="77777777" w:rsidR="00A0758C" w:rsidRPr="00DF1853" w:rsidRDefault="00A0758C" w:rsidP="00A0758C">
            <w:pPr>
              <w:jc w:val="center"/>
            </w:pPr>
            <w:r w:rsidRPr="00DF1853">
              <w:t>409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3FC6A575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4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42C64C73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4C6FB48A" w14:textId="50D73FA9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746DE706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</w:t>
            </w:r>
          </w:p>
        </w:tc>
      </w:tr>
      <w:tr w:rsidR="00A0758C" w:rsidRPr="00A0758C" w14:paraId="75246265" w14:textId="77777777" w:rsidTr="00A0758C">
        <w:trPr>
          <w:trHeight w:val="915"/>
        </w:trPr>
        <w:tc>
          <w:tcPr>
            <w:tcW w:w="2245" w:type="dxa"/>
            <w:vAlign w:val="center"/>
          </w:tcPr>
          <w:p w14:paraId="64F95B98" w14:textId="77777777" w:rsidR="00A0758C" w:rsidRPr="00A0758C" w:rsidRDefault="00A0758C" w:rsidP="00A0758C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lastRenderedPageBreak/>
              <w:t>Bites&amp;Stings: Washing/wet comb for lice</w:t>
            </w:r>
          </w:p>
        </w:tc>
        <w:tc>
          <w:tcPr>
            <w:tcW w:w="1266" w:type="dxa"/>
            <w:vAlign w:val="center"/>
          </w:tcPr>
          <w:p w14:paraId="4D3BB215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/10/2019</w:t>
            </w:r>
          </w:p>
        </w:tc>
        <w:tc>
          <w:tcPr>
            <w:tcW w:w="1463" w:type="dxa"/>
            <w:vAlign w:val="center"/>
          </w:tcPr>
          <w:p w14:paraId="062B9DA2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64</w:t>
            </w:r>
          </w:p>
        </w:tc>
        <w:tc>
          <w:tcPr>
            <w:tcW w:w="1463" w:type="dxa"/>
            <w:vAlign w:val="center"/>
          </w:tcPr>
          <w:p w14:paraId="524B06B3" w14:textId="77777777" w:rsidR="00A0758C" w:rsidRPr="00583F4C" w:rsidRDefault="00A0758C" w:rsidP="00A0758C">
            <w:pPr>
              <w:jc w:val="center"/>
            </w:pPr>
            <w:r w:rsidRPr="00583F4C">
              <w:t>2</w:t>
            </w:r>
          </w:p>
        </w:tc>
        <w:tc>
          <w:tcPr>
            <w:tcW w:w="1463" w:type="dxa"/>
            <w:vAlign w:val="center"/>
          </w:tcPr>
          <w:p w14:paraId="234CD95F" w14:textId="77777777" w:rsidR="00A0758C" w:rsidRPr="00DF1853" w:rsidRDefault="00A0758C" w:rsidP="00A0758C">
            <w:pPr>
              <w:jc w:val="center"/>
            </w:pPr>
            <w:r w:rsidRPr="00DF1853">
              <w:t>13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563BCAE8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4EE4055D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1CAEADE2" w14:textId="6CB2060A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74517C8F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</w:t>
            </w:r>
          </w:p>
        </w:tc>
      </w:tr>
      <w:tr w:rsidR="00A0758C" w:rsidRPr="00A0758C" w14:paraId="37C66BE1" w14:textId="77777777" w:rsidTr="00A0758C">
        <w:trPr>
          <w:trHeight w:val="915"/>
        </w:trPr>
        <w:tc>
          <w:tcPr>
            <w:tcW w:w="2245" w:type="dxa"/>
            <w:vAlign w:val="center"/>
          </w:tcPr>
          <w:p w14:paraId="0FDFC4FD" w14:textId="77777777" w:rsidR="00A0758C" w:rsidRPr="00A0758C" w:rsidRDefault="00A0758C" w:rsidP="00A0758C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t>Bites&amp;Stings: Bednets for mosquitos</w:t>
            </w:r>
          </w:p>
        </w:tc>
        <w:tc>
          <w:tcPr>
            <w:tcW w:w="1266" w:type="dxa"/>
            <w:vAlign w:val="center"/>
          </w:tcPr>
          <w:p w14:paraId="1694E0F9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0/08/2019</w:t>
            </w:r>
          </w:p>
        </w:tc>
        <w:tc>
          <w:tcPr>
            <w:tcW w:w="1463" w:type="dxa"/>
            <w:vAlign w:val="center"/>
          </w:tcPr>
          <w:p w14:paraId="688779BC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72</w:t>
            </w:r>
          </w:p>
        </w:tc>
        <w:tc>
          <w:tcPr>
            <w:tcW w:w="1463" w:type="dxa"/>
            <w:vAlign w:val="center"/>
          </w:tcPr>
          <w:p w14:paraId="305613DD" w14:textId="77777777" w:rsidR="00A0758C" w:rsidRPr="00583F4C" w:rsidRDefault="00A0758C" w:rsidP="00A0758C">
            <w:pPr>
              <w:jc w:val="center"/>
            </w:pPr>
            <w:r w:rsidRPr="00583F4C">
              <w:t>3</w:t>
            </w:r>
          </w:p>
        </w:tc>
        <w:tc>
          <w:tcPr>
            <w:tcW w:w="1463" w:type="dxa"/>
            <w:vAlign w:val="center"/>
          </w:tcPr>
          <w:p w14:paraId="7144D4B5" w14:textId="77777777" w:rsidR="00A0758C" w:rsidRPr="00DF1853" w:rsidRDefault="00A0758C" w:rsidP="00A0758C">
            <w:pPr>
              <w:jc w:val="center"/>
            </w:pPr>
            <w:r w:rsidRPr="00DF1853">
              <w:t>91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78A11245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5646DE45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77C9EAFC" w14:textId="049EB110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1848B14C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</w:tr>
      <w:tr w:rsidR="00A0758C" w:rsidRPr="00A0758C" w14:paraId="21EF6280" w14:textId="77777777" w:rsidTr="00A0758C">
        <w:trPr>
          <w:trHeight w:val="645"/>
        </w:trPr>
        <w:tc>
          <w:tcPr>
            <w:tcW w:w="2245" w:type="dxa"/>
            <w:vAlign w:val="center"/>
          </w:tcPr>
          <w:p w14:paraId="52256437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Bites&amp;Stings: Coils</w:t>
            </w:r>
          </w:p>
        </w:tc>
        <w:tc>
          <w:tcPr>
            <w:tcW w:w="1266" w:type="dxa"/>
            <w:vAlign w:val="center"/>
          </w:tcPr>
          <w:p w14:paraId="7F8264C6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7/09/2019</w:t>
            </w:r>
          </w:p>
        </w:tc>
        <w:tc>
          <w:tcPr>
            <w:tcW w:w="1463" w:type="dxa"/>
            <w:vAlign w:val="center"/>
          </w:tcPr>
          <w:p w14:paraId="4860F51E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80</w:t>
            </w:r>
          </w:p>
        </w:tc>
        <w:tc>
          <w:tcPr>
            <w:tcW w:w="1463" w:type="dxa"/>
            <w:vAlign w:val="center"/>
          </w:tcPr>
          <w:p w14:paraId="4AA85D09" w14:textId="77777777" w:rsidR="00A0758C" w:rsidRPr="00583F4C" w:rsidRDefault="00A0758C" w:rsidP="00A0758C">
            <w:pPr>
              <w:jc w:val="center"/>
            </w:pPr>
            <w:r w:rsidRPr="00583F4C">
              <w:t>1</w:t>
            </w:r>
          </w:p>
        </w:tc>
        <w:tc>
          <w:tcPr>
            <w:tcW w:w="1463" w:type="dxa"/>
            <w:vAlign w:val="center"/>
          </w:tcPr>
          <w:p w14:paraId="3805F3A4" w14:textId="77777777" w:rsidR="00A0758C" w:rsidRPr="00DF1853" w:rsidRDefault="00A0758C" w:rsidP="00A0758C">
            <w:pPr>
              <w:jc w:val="center"/>
            </w:pPr>
            <w:r w:rsidRPr="00DF1853">
              <w:t>28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5760BE75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35776D37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41A5A13C" w14:textId="56FB5700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0A2754DD" w14:textId="77777777" w:rsidR="00A0758C" w:rsidRDefault="008517F2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N/A</w:t>
            </w:r>
          </w:p>
        </w:tc>
      </w:tr>
      <w:tr w:rsidR="00A0758C" w:rsidRPr="00A0758C" w14:paraId="2AF2DE99" w14:textId="77777777" w:rsidTr="00A0758C">
        <w:trPr>
          <w:trHeight w:val="1441"/>
        </w:trPr>
        <w:tc>
          <w:tcPr>
            <w:tcW w:w="2245" w:type="dxa"/>
            <w:vAlign w:val="center"/>
          </w:tcPr>
          <w:p w14:paraId="77A29586" w14:textId="77777777" w:rsidR="00A0758C" w:rsidRPr="00A0758C" w:rsidRDefault="00A0758C" w:rsidP="00A0758C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t>Bites&amp;Stings: Environmental cleanliness &amp; hygiene for scabies</w:t>
            </w:r>
          </w:p>
        </w:tc>
        <w:tc>
          <w:tcPr>
            <w:tcW w:w="1266" w:type="dxa"/>
            <w:vAlign w:val="center"/>
          </w:tcPr>
          <w:p w14:paraId="334F2B65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8/10/2019</w:t>
            </w:r>
          </w:p>
        </w:tc>
        <w:tc>
          <w:tcPr>
            <w:tcW w:w="1463" w:type="dxa"/>
            <w:vAlign w:val="center"/>
          </w:tcPr>
          <w:p w14:paraId="7F4082F3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83</w:t>
            </w:r>
          </w:p>
        </w:tc>
        <w:tc>
          <w:tcPr>
            <w:tcW w:w="1463" w:type="dxa"/>
            <w:vAlign w:val="center"/>
          </w:tcPr>
          <w:p w14:paraId="68ECAC7F" w14:textId="77777777" w:rsidR="00A0758C" w:rsidRPr="00583F4C" w:rsidRDefault="00A0758C" w:rsidP="00A0758C">
            <w:pPr>
              <w:jc w:val="center"/>
            </w:pPr>
            <w:r w:rsidRPr="00583F4C">
              <w:t>2</w:t>
            </w:r>
          </w:p>
        </w:tc>
        <w:tc>
          <w:tcPr>
            <w:tcW w:w="1463" w:type="dxa"/>
            <w:vAlign w:val="center"/>
          </w:tcPr>
          <w:p w14:paraId="5AA266AB" w14:textId="77777777" w:rsidR="00A0758C" w:rsidRPr="00DF1853" w:rsidRDefault="00A0758C" w:rsidP="00A0758C">
            <w:pPr>
              <w:jc w:val="center"/>
            </w:pPr>
            <w:r w:rsidRPr="00DF1853">
              <w:t>34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2349827E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561FE37B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2066B902" w14:textId="034590F1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1FD4349B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</w:t>
            </w:r>
          </w:p>
        </w:tc>
      </w:tr>
      <w:tr w:rsidR="00A0758C" w:rsidRPr="00A0758C" w14:paraId="51A90F93" w14:textId="77777777" w:rsidTr="00A0758C">
        <w:trPr>
          <w:trHeight w:val="915"/>
        </w:trPr>
        <w:tc>
          <w:tcPr>
            <w:tcW w:w="2245" w:type="dxa"/>
            <w:vAlign w:val="center"/>
          </w:tcPr>
          <w:p w14:paraId="42526794" w14:textId="77777777" w:rsidR="00A0758C" w:rsidRPr="00A0758C" w:rsidRDefault="00A0758C" w:rsidP="00A0758C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t>Bites&amp;Stings: FA for snakebites</w:t>
            </w:r>
          </w:p>
        </w:tc>
        <w:tc>
          <w:tcPr>
            <w:tcW w:w="1266" w:type="dxa"/>
            <w:vAlign w:val="center"/>
          </w:tcPr>
          <w:p w14:paraId="6E5C63FE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/10/2019</w:t>
            </w:r>
          </w:p>
        </w:tc>
        <w:tc>
          <w:tcPr>
            <w:tcW w:w="1463" w:type="dxa"/>
            <w:vAlign w:val="center"/>
          </w:tcPr>
          <w:p w14:paraId="6974EF32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640</w:t>
            </w:r>
          </w:p>
        </w:tc>
        <w:tc>
          <w:tcPr>
            <w:tcW w:w="1463" w:type="dxa"/>
            <w:vAlign w:val="center"/>
          </w:tcPr>
          <w:p w14:paraId="46094EF8" w14:textId="77777777" w:rsidR="00A0758C" w:rsidRPr="00583F4C" w:rsidRDefault="00A0758C" w:rsidP="00A0758C">
            <w:pPr>
              <w:jc w:val="center"/>
            </w:pPr>
            <w:r w:rsidRPr="00583F4C">
              <w:t>1</w:t>
            </w:r>
          </w:p>
        </w:tc>
        <w:tc>
          <w:tcPr>
            <w:tcW w:w="1463" w:type="dxa"/>
            <w:vAlign w:val="center"/>
          </w:tcPr>
          <w:p w14:paraId="6E2758F5" w14:textId="77777777" w:rsidR="00A0758C" w:rsidRPr="00DF1853" w:rsidRDefault="00A0758C" w:rsidP="00A0758C">
            <w:pPr>
              <w:jc w:val="center"/>
            </w:pPr>
            <w:r w:rsidRPr="00DF1853">
              <w:t>264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768C992D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9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0ADD3C07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64548293" w14:textId="1ED61D48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19223DC9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9</w:t>
            </w:r>
          </w:p>
        </w:tc>
      </w:tr>
      <w:tr w:rsidR="00A0758C" w:rsidRPr="00A0758C" w14:paraId="67D52C92" w14:textId="77777777" w:rsidTr="00A0758C">
        <w:trPr>
          <w:trHeight w:val="1185"/>
        </w:trPr>
        <w:tc>
          <w:tcPr>
            <w:tcW w:w="2245" w:type="dxa"/>
            <w:vAlign w:val="center"/>
          </w:tcPr>
          <w:p w14:paraId="5DC76626" w14:textId="77777777" w:rsidR="00A0758C" w:rsidRPr="00A0758C" w:rsidRDefault="00A0758C" w:rsidP="00A0758C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t>Bites&amp;Stings: Hot water for sting of marine animals</w:t>
            </w:r>
          </w:p>
        </w:tc>
        <w:tc>
          <w:tcPr>
            <w:tcW w:w="1266" w:type="dxa"/>
            <w:vAlign w:val="center"/>
          </w:tcPr>
          <w:p w14:paraId="45A6A149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8/07/2019</w:t>
            </w:r>
          </w:p>
        </w:tc>
        <w:tc>
          <w:tcPr>
            <w:tcW w:w="1463" w:type="dxa"/>
            <w:vAlign w:val="center"/>
          </w:tcPr>
          <w:p w14:paraId="2486536D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96</w:t>
            </w:r>
          </w:p>
        </w:tc>
        <w:tc>
          <w:tcPr>
            <w:tcW w:w="1463" w:type="dxa"/>
            <w:vAlign w:val="center"/>
          </w:tcPr>
          <w:p w14:paraId="503B3146" w14:textId="77777777" w:rsidR="00A0758C" w:rsidRPr="00583F4C" w:rsidRDefault="00A0758C" w:rsidP="00A0758C">
            <w:pPr>
              <w:jc w:val="center"/>
            </w:pPr>
            <w:r w:rsidRPr="00583F4C">
              <w:t>1</w:t>
            </w:r>
          </w:p>
        </w:tc>
        <w:tc>
          <w:tcPr>
            <w:tcW w:w="1463" w:type="dxa"/>
            <w:vAlign w:val="center"/>
          </w:tcPr>
          <w:p w14:paraId="09DE1882" w14:textId="77777777" w:rsidR="00A0758C" w:rsidRPr="00DF1853" w:rsidRDefault="00A0758C" w:rsidP="00A0758C">
            <w:pPr>
              <w:jc w:val="center"/>
            </w:pPr>
            <w:r w:rsidRPr="00DF1853">
              <w:t>596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285EF10B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5D520737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2EEBA91D" w14:textId="172E21B0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21C3991A" w14:textId="77777777" w:rsidR="00A0758C" w:rsidRDefault="008517F2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N/A</w:t>
            </w:r>
          </w:p>
        </w:tc>
      </w:tr>
      <w:tr w:rsidR="00A0758C" w:rsidRPr="00A0758C" w14:paraId="7E717E6C" w14:textId="77777777" w:rsidTr="00A0758C">
        <w:trPr>
          <w:trHeight w:val="915"/>
        </w:trPr>
        <w:tc>
          <w:tcPr>
            <w:tcW w:w="2245" w:type="dxa"/>
            <w:vAlign w:val="center"/>
          </w:tcPr>
          <w:p w14:paraId="07B4E88D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Limbs: Muscle cramps massage</w:t>
            </w:r>
          </w:p>
        </w:tc>
        <w:tc>
          <w:tcPr>
            <w:tcW w:w="1266" w:type="dxa"/>
            <w:vAlign w:val="center"/>
          </w:tcPr>
          <w:p w14:paraId="424A1E6C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/03/2020</w:t>
            </w:r>
          </w:p>
        </w:tc>
        <w:tc>
          <w:tcPr>
            <w:tcW w:w="1463" w:type="dxa"/>
            <w:vAlign w:val="center"/>
          </w:tcPr>
          <w:p w14:paraId="307DEDBA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99</w:t>
            </w:r>
          </w:p>
        </w:tc>
        <w:tc>
          <w:tcPr>
            <w:tcW w:w="1463" w:type="dxa"/>
            <w:vAlign w:val="center"/>
          </w:tcPr>
          <w:p w14:paraId="6A15BFE6" w14:textId="77777777" w:rsidR="00A0758C" w:rsidRPr="00583F4C" w:rsidRDefault="00A0758C" w:rsidP="00A0758C">
            <w:pPr>
              <w:jc w:val="center"/>
            </w:pPr>
            <w:r w:rsidRPr="00583F4C">
              <w:t>2</w:t>
            </w:r>
          </w:p>
        </w:tc>
        <w:tc>
          <w:tcPr>
            <w:tcW w:w="1463" w:type="dxa"/>
            <w:vAlign w:val="center"/>
          </w:tcPr>
          <w:p w14:paraId="5F6FD7C2" w14:textId="77777777" w:rsidR="00A0758C" w:rsidRPr="00DF1853" w:rsidRDefault="00A0758C" w:rsidP="00A0758C">
            <w:pPr>
              <w:jc w:val="center"/>
            </w:pPr>
            <w:r w:rsidRPr="00DF1853">
              <w:t>5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60B51B52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7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1EE5FD92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783D8947" w14:textId="5FCF0ED7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6BC84E52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4</w:t>
            </w:r>
          </w:p>
        </w:tc>
      </w:tr>
      <w:tr w:rsidR="00A0758C" w:rsidRPr="00A0758C" w14:paraId="40C3DA3A" w14:textId="77777777" w:rsidTr="00A0758C">
        <w:trPr>
          <w:trHeight w:val="915"/>
        </w:trPr>
        <w:tc>
          <w:tcPr>
            <w:tcW w:w="2245" w:type="dxa"/>
            <w:vAlign w:val="center"/>
          </w:tcPr>
          <w:p w14:paraId="630BDEF5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Limbs: Stretching and warmup</w:t>
            </w:r>
          </w:p>
        </w:tc>
        <w:tc>
          <w:tcPr>
            <w:tcW w:w="1266" w:type="dxa"/>
            <w:vAlign w:val="center"/>
          </w:tcPr>
          <w:p w14:paraId="5975423B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/02/2020</w:t>
            </w:r>
          </w:p>
        </w:tc>
        <w:tc>
          <w:tcPr>
            <w:tcW w:w="1463" w:type="dxa"/>
            <w:vAlign w:val="center"/>
          </w:tcPr>
          <w:p w14:paraId="027ABA7D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73</w:t>
            </w:r>
          </w:p>
        </w:tc>
        <w:tc>
          <w:tcPr>
            <w:tcW w:w="1463" w:type="dxa"/>
            <w:vAlign w:val="center"/>
          </w:tcPr>
          <w:p w14:paraId="3950F3D9" w14:textId="77777777" w:rsidR="00A0758C" w:rsidRPr="00583F4C" w:rsidRDefault="00A0758C" w:rsidP="00A0758C">
            <w:pPr>
              <w:jc w:val="center"/>
            </w:pPr>
            <w:r w:rsidRPr="00583F4C">
              <w:t>1</w:t>
            </w:r>
          </w:p>
        </w:tc>
        <w:tc>
          <w:tcPr>
            <w:tcW w:w="1463" w:type="dxa"/>
            <w:vAlign w:val="center"/>
          </w:tcPr>
          <w:p w14:paraId="71A7ACA4" w14:textId="77777777" w:rsidR="00A0758C" w:rsidRPr="00DF1853" w:rsidRDefault="00A0758C" w:rsidP="00A0758C">
            <w:pPr>
              <w:jc w:val="center"/>
            </w:pPr>
            <w:r w:rsidRPr="00DF1853">
              <w:t>1273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4896F422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3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62208D33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15D5B6FF" w14:textId="257926E6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42DA0378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3</w:t>
            </w:r>
          </w:p>
        </w:tc>
      </w:tr>
      <w:tr w:rsidR="00A0758C" w:rsidRPr="00A0758C" w14:paraId="6B9724F2" w14:textId="77777777" w:rsidTr="00A0758C">
        <w:trPr>
          <w:trHeight w:val="645"/>
        </w:trPr>
        <w:tc>
          <w:tcPr>
            <w:tcW w:w="2245" w:type="dxa"/>
            <w:vAlign w:val="center"/>
          </w:tcPr>
          <w:p w14:paraId="3497AF6C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Limbs: Bracing and taping</w:t>
            </w:r>
          </w:p>
        </w:tc>
        <w:tc>
          <w:tcPr>
            <w:tcW w:w="1266" w:type="dxa"/>
            <w:vAlign w:val="center"/>
          </w:tcPr>
          <w:p w14:paraId="3A319F99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3/02/2020</w:t>
            </w:r>
          </w:p>
        </w:tc>
        <w:tc>
          <w:tcPr>
            <w:tcW w:w="1463" w:type="dxa"/>
            <w:vAlign w:val="center"/>
          </w:tcPr>
          <w:p w14:paraId="1CC47080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67</w:t>
            </w:r>
          </w:p>
        </w:tc>
        <w:tc>
          <w:tcPr>
            <w:tcW w:w="1463" w:type="dxa"/>
            <w:vAlign w:val="center"/>
          </w:tcPr>
          <w:p w14:paraId="371C8FA7" w14:textId="77777777" w:rsidR="00A0758C" w:rsidRPr="00583F4C" w:rsidRDefault="00A0758C" w:rsidP="00A0758C">
            <w:pPr>
              <w:jc w:val="center"/>
            </w:pPr>
            <w:r w:rsidRPr="00583F4C">
              <w:t>4</w:t>
            </w:r>
          </w:p>
        </w:tc>
        <w:tc>
          <w:tcPr>
            <w:tcW w:w="1463" w:type="dxa"/>
            <w:vAlign w:val="center"/>
          </w:tcPr>
          <w:p w14:paraId="5DBFD980" w14:textId="77777777" w:rsidR="00A0758C" w:rsidRPr="00DF1853" w:rsidRDefault="00A0758C" w:rsidP="00A0758C">
            <w:pPr>
              <w:jc w:val="center"/>
            </w:pPr>
            <w:r w:rsidRPr="00DF1853">
              <w:t>67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2407E98E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5E97AF32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7C28FD5B" w14:textId="33D60266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4B8C975A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</w:t>
            </w:r>
          </w:p>
        </w:tc>
      </w:tr>
      <w:tr w:rsidR="00A0758C" w:rsidRPr="00A0758C" w14:paraId="545759DE" w14:textId="77777777" w:rsidTr="00A0758C">
        <w:trPr>
          <w:trHeight w:val="645"/>
        </w:trPr>
        <w:tc>
          <w:tcPr>
            <w:tcW w:w="2245" w:type="dxa"/>
            <w:vAlign w:val="center"/>
          </w:tcPr>
          <w:p w14:paraId="20713C2C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lastRenderedPageBreak/>
              <w:t>Limbs: Ice Elevation</w:t>
            </w:r>
          </w:p>
        </w:tc>
        <w:tc>
          <w:tcPr>
            <w:tcW w:w="1266" w:type="dxa"/>
            <w:vAlign w:val="center"/>
          </w:tcPr>
          <w:p w14:paraId="331E18F6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/02/2020</w:t>
            </w:r>
          </w:p>
        </w:tc>
        <w:tc>
          <w:tcPr>
            <w:tcW w:w="1463" w:type="dxa"/>
            <w:vAlign w:val="center"/>
          </w:tcPr>
          <w:p w14:paraId="24B058F4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488</w:t>
            </w:r>
          </w:p>
        </w:tc>
        <w:tc>
          <w:tcPr>
            <w:tcW w:w="1463" w:type="dxa"/>
            <w:vAlign w:val="center"/>
          </w:tcPr>
          <w:p w14:paraId="1C515C57" w14:textId="77777777" w:rsidR="00A0758C" w:rsidRPr="00583F4C" w:rsidRDefault="00A0758C" w:rsidP="00A0758C">
            <w:pPr>
              <w:jc w:val="center"/>
            </w:pPr>
            <w:r w:rsidRPr="00583F4C">
              <w:t>6</w:t>
            </w:r>
          </w:p>
        </w:tc>
        <w:tc>
          <w:tcPr>
            <w:tcW w:w="1463" w:type="dxa"/>
            <w:vAlign w:val="center"/>
          </w:tcPr>
          <w:p w14:paraId="785024F5" w14:textId="77777777" w:rsidR="00A0758C" w:rsidRPr="00DF1853" w:rsidRDefault="00A0758C" w:rsidP="00A0758C">
            <w:pPr>
              <w:jc w:val="center"/>
            </w:pPr>
            <w:r w:rsidRPr="00DF1853">
              <w:t>248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35A6C36A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3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59A38F73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72C315BA" w14:textId="3426C96A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3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41257070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</w:t>
            </w:r>
          </w:p>
        </w:tc>
      </w:tr>
      <w:tr w:rsidR="00A0758C" w:rsidRPr="00A0758C" w14:paraId="50C3DC1E" w14:textId="77777777" w:rsidTr="00A0758C">
        <w:trPr>
          <w:trHeight w:val="915"/>
        </w:trPr>
        <w:tc>
          <w:tcPr>
            <w:tcW w:w="2245" w:type="dxa"/>
            <w:vAlign w:val="center"/>
          </w:tcPr>
          <w:p w14:paraId="361F8A0B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Stomach and back: Dysmenorrhea</w:t>
            </w:r>
          </w:p>
        </w:tc>
        <w:tc>
          <w:tcPr>
            <w:tcW w:w="1266" w:type="dxa"/>
            <w:vAlign w:val="center"/>
          </w:tcPr>
          <w:p w14:paraId="72FF8D27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5/05/2020</w:t>
            </w:r>
          </w:p>
        </w:tc>
        <w:tc>
          <w:tcPr>
            <w:tcW w:w="1463" w:type="dxa"/>
            <w:vAlign w:val="center"/>
          </w:tcPr>
          <w:p w14:paraId="50D7041B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50</w:t>
            </w:r>
          </w:p>
        </w:tc>
        <w:tc>
          <w:tcPr>
            <w:tcW w:w="1463" w:type="dxa"/>
            <w:vAlign w:val="center"/>
          </w:tcPr>
          <w:p w14:paraId="63C57239" w14:textId="77777777" w:rsidR="00A0758C" w:rsidRPr="00583F4C" w:rsidRDefault="00A0758C" w:rsidP="00A0758C">
            <w:pPr>
              <w:jc w:val="center"/>
            </w:pPr>
            <w:r w:rsidRPr="00583F4C">
              <w:t>2</w:t>
            </w:r>
          </w:p>
        </w:tc>
        <w:tc>
          <w:tcPr>
            <w:tcW w:w="1463" w:type="dxa"/>
            <w:vAlign w:val="center"/>
          </w:tcPr>
          <w:p w14:paraId="28BBDC8F" w14:textId="77777777" w:rsidR="00A0758C" w:rsidRPr="00DF1853" w:rsidRDefault="00A0758C" w:rsidP="00A0758C">
            <w:pPr>
              <w:jc w:val="center"/>
            </w:pPr>
            <w:r w:rsidRPr="00DF1853">
              <w:t>275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4A092A59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3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5CAA6E59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11583A41" w14:textId="4F09B07D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00BF9500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2</w:t>
            </w:r>
          </w:p>
        </w:tc>
      </w:tr>
      <w:tr w:rsidR="00A0758C" w:rsidRPr="00A0758C" w14:paraId="6C100C91" w14:textId="77777777" w:rsidTr="00A0758C">
        <w:trPr>
          <w:trHeight w:val="915"/>
        </w:trPr>
        <w:tc>
          <w:tcPr>
            <w:tcW w:w="2245" w:type="dxa"/>
            <w:vAlign w:val="center"/>
          </w:tcPr>
          <w:p w14:paraId="04E050CE" w14:textId="77777777" w:rsidR="00A0758C" w:rsidRPr="00A0758C" w:rsidRDefault="00A0758C" w:rsidP="00A0758C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t>Stomach and back: Lift technique</w:t>
            </w:r>
          </w:p>
        </w:tc>
        <w:tc>
          <w:tcPr>
            <w:tcW w:w="1266" w:type="dxa"/>
            <w:vAlign w:val="center"/>
          </w:tcPr>
          <w:p w14:paraId="2C88AEFA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6/05/2020</w:t>
            </w:r>
          </w:p>
        </w:tc>
        <w:tc>
          <w:tcPr>
            <w:tcW w:w="1463" w:type="dxa"/>
            <w:vAlign w:val="center"/>
          </w:tcPr>
          <w:p w14:paraId="12AD72E2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49</w:t>
            </w:r>
          </w:p>
        </w:tc>
        <w:tc>
          <w:tcPr>
            <w:tcW w:w="1463" w:type="dxa"/>
            <w:vAlign w:val="center"/>
          </w:tcPr>
          <w:p w14:paraId="231CF536" w14:textId="77777777" w:rsidR="00A0758C" w:rsidRPr="00583F4C" w:rsidRDefault="00A0758C" w:rsidP="00A0758C">
            <w:pPr>
              <w:jc w:val="center"/>
            </w:pPr>
            <w:r w:rsidRPr="00583F4C">
              <w:t>4</w:t>
            </w:r>
          </w:p>
        </w:tc>
        <w:tc>
          <w:tcPr>
            <w:tcW w:w="1463" w:type="dxa"/>
            <w:vAlign w:val="center"/>
          </w:tcPr>
          <w:p w14:paraId="28F7D96F" w14:textId="77777777" w:rsidR="00A0758C" w:rsidRPr="00DF1853" w:rsidRDefault="00A0758C" w:rsidP="00A0758C">
            <w:pPr>
              <w:jc w:val="center"/>
            </w:pPr>
            <w:r w:rsidRPr="00DF1853">
              <w:t>26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475D2F5F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5CEF2441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5D4EBC29" w14:textId="41C4821A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5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309555F9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4</w:t>
            </w:r>
          </w:p>
        </w:tc>
      </w:tr>
      <w:tr w:rsidR="00A0758C" w:rsidRPr="00A0758C" w14:paraId="2923301D" w14:textId="77777777" w:rsidTr="00A0758C">
        <w:trPr>
          <w:trHeight w:val="915"/>
        </w:trPr>
        <w:tc>
          <w:tcPr>
            <w:tcW w:w="2245" w:type="dxa"/>
            <w:vAlign w:val="center"/>
          </w:tcPr>
          <w:p w14:paraId="3EBF1215" w14:textId="77777777" w:rsidR="00A0758C" w:rsidRPr="00A0758C" w:rsidRDefault="00A0758C" w:rsidP="00A0758C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t>Stomach and back: Walking for back pain</w:t>
            </w:r>
          </w:p>
        </w:tc>
        <w:tc>
          <w:tcPr>
            <w:tcW w:w="1266" w:type="dxa"/>
            <w:vAlign w:val="center"/>
          </w:tcPr>
          <w:p w14:paraId="43258FC3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6/06/2020</w:t>
            </w:r>
          </w:p>
        </w:tc>
        <w:tc>
          <w:tcPr>
            <w:tcW w:w="1463" w:type="dxa"/>
            <w:vAlign w:val="center"/>
          </w:tcPr>
          <w:p w14:paraId="13090768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68</w:t>
            </w:r>
          </w:p>
        </w:tc>
        <w:tc>
          <w:tcPr>
            <w:tcW w:w="1463" w:type="dxa"/>
            <w:vAlign w:val="center"/>
          </w:tcPr>
          <w:p w14:paraId="5C6DD2E8" w14:textId="77777777" w:rsidR="00A0758C" w:rsidRPr="00583F4C" w:rsidRDefault="00A0758C" w:rsidP="00A0758C">
            <w:pPr>
              <w:jc w:val="center"/>
            </w:pPr>
            <w:r w:rsidRPr="00583F4C">
              <w:t>1</w:t>
            </w:r>
          </w:p>
        </w:tc>
        <w:tc>
          <w:tcPr>
            <w:tcW w:w="1463" w:type="dxa"/>
            <w:vAlign w:val="center"/>
          </w:tcPr>
          <w:p w14:paraId="7C40FBF9" w14:textId="77777777" w:rsidR="00A0758C" w:rsidRPr="00DF1853" w:rsidRDefault="00A0758C" w:rsidP="00A0758C">
            <w:pPr>
              <w:jc w:val="center"/>
            </w:pPr>
            <w:r w:rsidRPr="00DF1853">
              <w:t>668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640F7CA9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9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412E4D51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2858E1D0" w14:textId="2ABFFF5B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74DBA3AE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9</w:t>
            </w:r>
          </w:p>
        </w:tc>
      </w:tr>
      <w:tr w:rsidR="00A0758C" w:rsidRPr="00A0758C" w14:paraId="71486528" w14:textId="77777777" w:rsidTr="00A0758C">
        <w:trPr>
          <w:trHeight w:val="900"/>
        </w:trPr>
        <w:tc>
          <w:tcPr>
            <w:tcW w:w="2245" w:type="dxa"/>
            <w:vAlign w:val="center"/>
          </w:tcPr>
          <w:p w14:paraId="45F9A393" w14:textId="77777777" w:rsidR="00A0758C" w:rsidRPr="00A0758C" w:rsidRDefault="00A0758C" w:rsidP="00A0758C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t>Stomach and back: Heat for back pain</w:t>
            </w:r>
          </w:p>
        </w:tc>
        <w:tc>
          <w:tcPr>
            <w:tcW w:w="1266" w:type="dxa"/>
            <w:vAlign w:val="center"/>
          </w:tcPr>
          <w:p w14:paraId="15050C7B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3/06/2020</w:t>
            </w:r>
          </w:p>
        </w:tc>
        <w:tc>
          <w:tcPr>
            <w:tcW w:w="1463" w:type="dxa"/>
            <w:vAlign w:val="center"/>
          </w:tcPr>
          <w:p w14:paraId="7DBC887F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6</w:t>
            </w:r>
          </w:p>
        </w:tc>
        <w:tc>
          <w:tcPr>
            <w:tcW w:w="1463" w:type="dxa"/>
            <w:vAlign w:val="center"/>
          </w:tcPr>
          <w:p w14:paraId="44CD6AB8" w14:textId="77777777" w:rsidR="00A0758C" w:rsidRPr="00583F4C" w:rsidRDefault="00A0758C" w:rsidP="00A0758C">
            <w:pPr>
              <w:jc w:val="center"/>
            </w:pPr>
            <w:r w:rsidRPr="00583F4C">
              <w:t>1</w:t>
            </w:r>
          </w:p>
        </w:tc>
        <w:tc>
          <w:tcPr>
            <w:tcW w:w="1463" w:type="dxa"/>
            <w:vAlign w:val="center"/>
          </w:tcPr>
          <w:p w14:paraId="1783F4FB" w14:textId="77777777" w:rsidR="00A0758C" w:rsidRPr="00DF1853" w:rsidRDefault="00A0758C" w:rsidP="00A0758C">
            <w:pPr>
              <w:jc w:val="center"/>
            </w:pPr>
            <w:r w:rsidRPr="00DF1853">
              <w:t>1006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3C59F662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3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624DE617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6180EE0C" w14:textId="22B40CB8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2A393F91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3</w:t>
            </w:r>
          </w:p>
        </w:tc>
      </w:tr>
      <w:tr w:rsidR="00A0758C" w:rsidRPr="00A0758C" w14:paraId="7F75A526" w14:textId="77777777" w:rsidTr="00A0758C">
        <w:trPr>
          <w:trHeight w:val="915"/>
        </w:trPr>
        <w:tc>
          <w:tcPr>
            <w:tcW w:w="2245" w:type="dxa"/>
            <w:vAlign w:val="center"/>
          </w:tcPr>
          <w:p w14:paraId="015D9450" w14:textId="77777777" w:rsidR="00A0758C" w:rsidRPr="00A0758C" w:rsidRDefault="00A0758C" w:rsidP="00A0758C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t>Poisoning: Safe storage of toxics</w:t>
            </w:r>
          </w:p>
        </w:tc>
        <w:tc>
          <w:tcPr>
            <w:tcW w:w="1266" w:type="dxa"/>
            <w:vAlign w:val="center"/>
          </w:tcPr>
          <w:p w14:paraId="7E0F8060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/04/2020</w:t>
            </w:r>
          </w:p>
        </w:tc>
        <w:tc>
          <w:tcPr>
            <w:tcW w:w="1463" w:type="dxa"/>
            <w:vAlign w:val="center"/>
          </w:tcPr>
          <w:p w14:paraId="33BCCF60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90</w:t>
            </w:r>
          </w:p>
        </w:tc>
        <w:tc>
          <w:tcPr>
            <w:tcW w:w="1463" w:type="dxa"/>
            <w:vAlign w:val="center"/>
          </w:tcPr>
          <w:p w14:paraId="6D6C557D" w14:textId="77777777" w:rsidR="00A0758C" w:rsidRPr="00583F4C" w:rsidRDefault="00A0758C" w:rsidP="00A0758C">
            <w:pPr>
              <w:jc w:val="center"/>
            </w:pPr>
            <w:r w:rsidRPr="00583F4C">
              <w:t>2</w:t>
            </w:r>
          </w:p>
        </w:tc>
        <w:tc>
          <w:tcPr>
            <w:tcW w:w="1463" w:type="dxa"/>
            <w:vAlign w:val="center"/>
          </w:tcPr>
          <w:p w14:paraId="70187E6A" w14:textId="77777777" w:rsidR="00A0758C" w:rsidRPr="00DF1853" w:rsidRDefault="00A0758C" w:rsidP="00A0758C">
            <w:pPr>
              <w:jc w:val="center"/>
            </w:pPr>
            <w:r w:rsidRPr="00DF1853">
              <w:t>295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76B698D3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5611BB48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014A90E7" w14:textId="7058AD55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24A595EF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</w:t>
            </w:r>
          </w:p>
        </w:tc>
      </w:tr>
      <w:tr w:rsidR="00A0758C" w:rsidRPr="00A0758C" w14:paraId="7E99EA39" w14:textId="77777777" w:rsidTr="00A0758C">
        <w:trPr>
          <w:trHeight w:val="645"/>
        </w:trPr>
        <w:tc>
          <w:tcPr>
            <w:tcW w:w="2245" w:type="dxa"/>
            <w:vAlign w:val="center"/>
          </w:tcPr>
          <w:p w14:paraId="5F4D9867" w14:textId="77777777" w:rsidR="00A0758C" w:rsidRPr="00A0758C" w:rsidRDefault="00A0758C" w:rsidP="00A0758C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t>Heat and cold: RF heatstroke</w:t>
            </w:r>
          </w:p>
        </w:tc>
        <w:tc>
          <w:tcPr>
            <w:tcW w:w="1266" w:type="dxa"/>
            <w:vAlign w:val="center"/>
          </w:tcPr>
          <w:p w14:paraId="3EDC97BC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5/05/2020</w:t>
            </w:r>
          </w:p>
        </w:tc>
        <w:tc>
          <w:tcPr>
            <w:tcW w:w="1463" w:type="dxa"/>
            <w:vAlign w:val="center"/>
          </w:tcPr>
          <w:p w14:paraId="2FB5EBDA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05</w:t>
            </w:r>
          </w:p>
        </w:tc>
        <w:tc>
          <w:tcPr>
            <w:tcW w:w="1463" w:type="dxa"/>
            <w:vAlign w:val="center"/>
          </w:tcPr>
          <w:p w14:paraId="7125DAE4" w14:textId="77777777" w:rsidR="00A0758C" w:rsidRPr="00583F4C" w:rsidRDefault="00A0758C" w:rsidP="00A0758C">
            <w:pPr>
              <w:jc w:val="center"/>
            </w:pPr>
            <w:r w:rsidRPr="00583F4C">
              <w:t>1</w:t>
            </w:r>
          </w:p>
        </w:tc>
        <w:tc>
          <w:tcPr>
            <w:tcW w:w="1463" w:type="dxa"/>
            <w:vAlign w:val="center"/>
          </w:tcPr>
          <w:p w14:paraId="544B4EB8" w14:textId="77777777" w:rsidR="00A0758C" w:rsidRPr="00DF1853" w:rsidRDefault="00A0758C" w:rsidP="00A0758C">
            <w:pPr>
              <w:jc w:val="center"/>
            </w:pPr>
            <w:r w:rsidRPr="00DF1853">
              <w:t>705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6817C647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731E7F09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73FC7606" w14:textId="14FE8274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3748CAD4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</w:t>
            </w:r>
          </w:p>
        </w:tc>
      </w:tr>
      <w:tr w:rsidR="00A0758C" w:rsidRPr="00A0758C" w14:paraId="02689CA0" w14:textId="77777777" w:rsidTr="00A0758C">
        <w:trPr>
          <w:trHeight w:val="1185"/>
        </w:trPr>
        <w:tc>
          <w:tcPr>
            <w:tcW w:w="2245" w:type="dxa"/>
            <w:vAlign w:val="center"/>
          </w:tcPr>
          <w:p w14:paraId="71BB8A49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Travel illnesses: Compression stockings</w:t>
            </w:r>
          </w:p>
        </w:tc>
        <w:tc>
          <w:tcPr>
            <w:tcW w:w="1266" w:type="dxa"/>
            <w:vAlign w:val="center"/>
          </w:tcPr>
          <w:p w14:paraId="42B4FCD8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2/08/2019</w:t>
            </w:r>
          </w:p>
        </w:tc>
        <w:tc>
          <w:tcPr>
            <w:tcW w:w="1463" w:type="dxa"/>
            <w:vAlign w:val="center"/>
          </w:tcPr>
          <w:p w14:paraId="3454BAB8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75</w:t>
            </w:r>
          </w:p>
        </w:tc>
        <w:tc>
          <w:tcPr>
            <w:tcW w:w="1463" w:type="dxa"/>
            <w:vAlign w:val="center"/>
          </w:tcPr>
          <w:p w14:paraId="318BECED" w14:textId="77777777" w:rsidR="00A0758C" w:rsidRPr="00583F4C" w:rsidRDefault="00A0758C" w:rsidP="00A0758C">
            <w:pPr>
              <w:jc w:val="center"/>
            </w:pPr>
            <w:r w:rsidRPr="00583F4C">
              <w:t>1</w:t>
            </w:r>
          </w:p>
        </w:tc>
        <w:tc>
          <w:tcPr>
            <w:tcW w:w="1463" w:type="dxa"/>
            <w:vAlign w:val="center"/>
          </w:tcPr>
          <w:p w14:paraId="600D0FE5" w14:textId="77777777" w:rsidR="00A0758C" w:rsidRPr="00DF1853" w:rsidRDefault="00A0758C" w:rsidP="00A0758C">
            <w:pPr>
              <w:jc w:val="center"/>
            </w:pPr>
            <w:r w:rsidRPr="00DF1853">
              <w:t>575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7027AF30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6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3D78ACF7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59904231" w14:textId="02DF5743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0E483010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6</w:t>
            </w:r>
          </w:p>
        </w:tc>
      </w:tr>
      <w:tr w:rsidR="00A0758C" w:rsidRPr="00A0758C" w14:paraId="275B5142" w14:textId="77777777" w:rsidTr="00A0758C">
        <w:trPr>
          <w:trHeight w:val="645"/>
        </w:trPr>
        <w:tc>
          <w:tcPr>
            <w:tcW w:w="2245" w:type="dxa"/>
            <w:vAlign w:val="center"/>
          </w:tcPr>
          <w:p w14:paraId="024D4C31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Drowning prevention</w:t>
            </w:r>
          </w:p>
        </w:tc>
        <w:tc>
          <w:tcPr>
            <w:tcW w:w="1266" w:type="dxa"/>
            <w:vAlign w:val="center"/>
          </w:tcPr>
          <w:p w14:paraId="6A70B1C4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/05/2020</w:t>
            </w:r>
          </w:p>
        </w:tc>
        <w:tc>
          <w:tcPr>
            <w:tcW w:w="1463" w:type="dxa"/>
            <w:vAlign w:val="center"/>
          </w:tcPr>
          <w:p w14:paraId="0060A55D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36</w:t>
            </w:r>
          </w:p>
        </w:tc>
        <w:tc>
          <w:tcPr>
            <w:tcW w:w="1463" w:type="dxa"/>
            <w:vAlign w:val="center"/>
          </w:tcPr>
          <w:p w14:paraId="16B4819B" w14:textId="77777777" w:rsidR="00A0758C" w:rsidRDefault="00A0758C" w:rsidP="00A0758C">
            <w:pPr>
              <w:jc w:val="center"/>
            </w:pPr>
            <w:r w:rsidRPr="00583F4C">
              <w:t>2</w:t>
            </w:r>
          </w:p>
        </w:tc>
        <w:tc>
          <w:tcPr>
            <w:tcW w:w="1463" w:type="dxa"/>
            <w:vAlign w:val="center"/>
          </w:tcPr>
          <w:p w14:paraId="25DCE038" w14:textId="77777777" w:rsidR="00A0758C" w:rsidRDefault="00A0758C" w:rsidP="00A0758C">
            <w:pPr>
              <w:jc w:val="center"/>
            </w:pPr>
            <w:r w:rsidRPr="00DF1853">
              <w:t>168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25927C13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5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7FAEA5A3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6A155C04" w14:textId="4D2364E1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507804C1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</w:t>
            </w:r>
          </w:p>
        </w:tc>
      </w:tr>
      <w:tr w:rsidR="00A0758C" w:rsidRPr="00A0758C" w14:paraId="0D578CA5" w14:textId="77777777" w:rsidTr="00A0758C">
        <w:trPr>
          <w:trHeight w:val="525"/>
        </w:trPr>
        <w:tc>
          <w:tcPr>
            <w:tcW w:w="2245" w:type="dxa"/>
            <w:vAlign w:val="center"/>
          </w:tcPr>
          <w:p w14:paraId="75490F17" w14:textId="77777777" w:rsidR="00A0758C" w:rsidRDefault="00A0758C" w:rsidP="00A0758C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Telephone antenatal care</w:t>
            </w:r>
          </w:p>
        </w:tc>
        <w:tc>
          <w:tcPr>
            <w:tcW w:w="1266" w:type="dxa"/>
            <w:vAlign w:val="center"/>
          </w:tcPr>
          <w:p w14:paraId="0ED4D574" w14:textId="77777777" w:rsidR="00A0758C" w:rsidRDefault="00A0758C" w:rsidP="00A0758C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/08/2020</w:t>
            </w:r>
          </w:p>
        </w:tc>
        <w:tc>
          <w:tcPr>
            <w:tcW w:w="1463" w:type="dxa"/>
            <w:vAlign w:val="center"/>
          </w:tcPr>
          <w:p w14:paraId="160D6C6E" w14:textId="77777777" w:rsidR="00A0758C" w:rsidRDefault="00A0758C" w:rsidP="00A0758C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63</w:t>
            </w:r>
          </w:p>
        </w:tc>
        <w:tc>
          <w:tcPr>
            <w:tcW w:w="1463" w:type="dxa"/>
            <w:vAlign w:val="center"/>
          </w:tcPr>
          <w:p w14:paraId="1C056EA9" w14:textId="77777777" w:rsidR="00A0758C" w:rsidRPr="005F2267" w:rsidRDefault="00A0758C" w:rsidP="00A0758C">
            <w:pPr>
              <w:jc w:val="center"/>
            </w:pPr>
            <w:r w:rsidRPr="005F2267">
              <w:t>4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177313CD" w14:textId="77777777" w:rsidR="00A0758C" w:rsidRDefault="00A0758C" w:rsidP="00A0758C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6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34CB611C" w14:textId="77777777" w:rsidR="00A0758C" w:rsidRDefault="00A0758C" w:rsidP="00A0758C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5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79594D81" w14:textId="77777777" w:rsidR="00A0758C" w:rsidRPr="00A0758C" w:rsidRDefault="00A0758C" w:rsidP="00A0758C">
            <w:pPr>
              <w:spacing w:after="0"/>
              <w:jc w:val="center"/>
              <w:rPr>
                <w:rFonts w:cs="Segoe UI"/>
                <w:bCs/>
                <w:color w:val="000000"/>
                <w:szCs w:val="20"/>
              </w:rPr>
            </w:pPr>
            <w:r w:rsidRPr="00A0758C">
              <w:rPr>
                <w:rFonts w:cs="Segoe UI"/>
                <w:bCs/>
                <w:color w:val="000000"/>
                <w:szCs w:val="20"/>
              </w:rPr>
              <w:t>4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71FF4200" w14:textId="61E1E6C7" w:rsidR="00A0758C" w:rsidRDefault="00834C90" w:rsidP="00A0758C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6893E8D1" w14:textId="77777777" w:rsidR="00A0758C" w:rsidRDefault="00A0758C" w:rsidP="00A0758C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</w:tr>
      <w:tr w:rsidR="00A0758C" w:rsidRPr="00A0758C" w14:paraId="40B25715" w14:textId="77777777" w:rsidTr="00A0758C">
        <w:trPr>
          <w:trHeight w:val="1185"/>
        </w:trPr>
        <w:tc>
          <w:tcPr>
            <w:tcW w:w="2245" w:type="dxa"/>
            <w:vAlign w:val="center"/>
          </w:tcPr>
          <w:p w14:paraId="72BB4CF0" w14:textId="77777777" w:rsidR="00A0758C" w:rsidRPr="00A0758C" w:rsidRDefault="00A0758C" w:rsidP="00A0758C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lastRenderedPageBreak/>
              <w:t>Maternal sleeping position during pregancy</w:t>
            </w:r>
          </w:p>
        </w:tc>
        <w:tc>
          <w:tcPr>
            <w:tcW w:w="1266" w:type="dxa"/>
            <w:vAlign w:val="center"/>
          </w:tcPr>
          <w:p w14:paraId="16837978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/08/2020</w:t>
            </w:r>
          </w:p>
        </w:tc>
        <w:tc>
          <w:tcPr>
            <w:tcW w:w="1463" w:type="dxa"/>
            <w:vAlign w:val="center"/>
          </w:tcPr>
          <w:p w14:paraId="4CD7A1D2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95</w:t>
            </w:r>
          </w:p>
        </w:tc>
        <w:tc>
          <w:tcPr>
            <w:tcW w:w="1463" w:type="dxa"/>
            <w:vAlign w:val="center"/>
          </w:tcPr>
          <w:p w14:paraId="0767DC18" w14:textId="77777777" w:rsidR="00A0758C" w:rsidRPr="005F2267" w:rsidRDefault="00A0758C" w:rsidP="00A0758C">
            <w:pPr>
              <w:jc w:val="center"/>
            </w:pPr>
            <w:r w:rsidRPr="005F2267">
              <w:t>1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3673404A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95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7E7619DD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3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13CB4254" w14:textId="77777777" w:rsidR="00A0758C" w:rsidRPr="00A0758C" w:rsidRDefault="00A0758C" w:rsidP="00A0758C">
            <w:pPr>
              <w:jc w:val="center"/>
              <w:rPr>
                <w:rFonts w:cs="Segoe UI"/>
                <w:bCs/>
                <w:color w:val="000000"/>
                <w:szCs w:val="20"/>
              </w:rPr>
            </w:pPr>
            <w:r w:rsidRPr="00A0758C">
              <w:rPr>
                <w:rFonts w:cs="Segoe UI"/>
                <w:bCs/>
                <w:color w:val="000000"/>
                <w:szCs w:val="20"/>
              </w:rPr>
              <w:t>1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77BC3A8C" w14:textId="325F455F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0B1F093E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3</w:t>
            </w:r>
          </w:p>
        </w:tc>
      </w:tr>
      <w:tr w:rsidR="00A0758C" w:rsidRPr="00A0758C" w14:paraId="50B85562" w14:textId="77777777" w:rsidTr="00A0758C">
        <w:trPr>
          <w:trHeight w:val="645"/>
        </w:trPr>
        <w:tc>
          <w:tcPr>
            <w:tcW w:w="2245" w:type="dxa"/>
            <w:vAlign w:val="center"/>
          </w:tcPr>
          <w:p w14:paraId="14C38604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Safe delivery kit</w:t>
            </w:r>
          </w:p>
        </w:tc>
        <w:tc>
          <w:tcPr>
            <w:tcW w:w="1266" w:type="dxa"/>
            <w:vAlign w:val="center"/>
          </w:tcPr>
          <w:p w14:paraId="2BF90293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/08/2020</w:t>
            </w:r>
          </w:p>
        </w:tc>
        <w:tc>
          <w:tcPr>
            <w:tcW w:w="1463" w:type="dxa"/>
            <w:vAlign w:val="center"/>
          </w:tcPr>
          <w:p w14:paraId="0AE480F2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6</w:t>
            </w:r>
          </w:p>
        </w:tc>
        <w:tc>
          <w:tcPr>
            <w:tcW w:w="1463" w:type="dxa"/>
            <w:vAlign w:val="center"/>
          </w:tcPr>
          <w:p w14:paraId="7B337896" w14:textId="77777777" w:rsidR="00A0758C" w:rsidRPr="005F2267" w:rsidRDefault="00A0758C" w:rsidP="00A0758C">
            <w:pPr>
              <w:jc w:val="center"/>
            </w:pPr>
            <w:r w:rsidRPr="005F2267">
              <w:t>1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00A606EF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6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7C64BCC9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3FAB738A" w14:textId="77777777" w:rsidR="00A0758C" w:rsidRPr="00A0758C" w:rsidRDefault="00A0758C" w:rsidP="00A0758C">
            <w:pPr>
              <w:jc w:val="center"/>
              <w:rPr>
                <w:rFonts w:cs="Segoe UI"/>
                <w:bCs/>
                <w:color w:val="000000"/>
                <w:szCs w:val="20"/>
              </w:rPr>
            </w:pPr>
            <w:r w:rsidRPr="00A0758C">
              <w:rPr>
                <w:rFonts w:cs="Segoe UI"/>
                <w:bCs/>
                <w:color w:val="000000"/>
                <w:szCs w:val="20"/>
              </w:rPr>
              <w:t>1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2F7C5890" w14:textId="0BF528A1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505E6793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</w:tr>
      <w:tr w:rsidR="00A0758C" w:rsidRPr="00A0758C" w14:paraId="0C209E99" w14:textId="77777777" w:rsidTr="00A0758C">
        <w:trPr>
          <w:trHeight w:val="645"/>
        </w:trPr>
        <w:tc>
          <w:tcPr>
            <w:tcW w:w="2245" w:type="dxa"/>
            <w:vAlign w:val="center"/>
          </w:tcPr>
          <w:p w14:paraId="4AB0686B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Uterine massage</w:t>
            </w:r>
          </w:p>
        </w:tc>
        <w:tc>
          <w:tcPr>
            <w:tcW w:w="1266" w:type="dxa"/>
            <w:vAlign w:val="center"/>
          </w:tcPr>
          <w:p w14:paraId="6CA2A636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/08/2020</w:t>
            </w:r>
          </w:p>
        </w:tc>
        <w:tc>
          <w:tcPr>
            <w:tcW w:w="1463" w:type="dxa"/>
            <w:vAlign w:val="center"/>
          </w:tcPr>
          <w:p w14:paraId="36CF618D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3</w:t>
            </w:r>
          </w:p>
        </w:tc>
        <w:tc>
          <w:tcPr>
            <w:tcW w:w="1463" w:type="dxa"/>
            <w:vAlign w:val="center"/>
          </w:tcPr>
          <w:p w14:paraId="4CDE227B" w14:textId="77777777" w:rsidR="00A0758C" w:rsidRPr="005F2267" w:rsidRDefault="00A0758C" w:rsidP="00A0758C">
            <w:pPr>
              <w:jc w:val="center"/>
            </w:pPr>
            <w:r w:rsidRPr="005F2267">
              <w:t>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00DDB4BC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7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546B40ED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8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31A69985" w14:textId="77777777" w:rsidR="00A0758C" w:rsidRPr="00A0758C" w:rsidRDefault="00A0758C" w:rsidP="00A0758C">
            <w:pPr>
              <w:jc w:val="center"/>
              <w:rPr>
                <w:rFonts w:cs="Segoe UI"/>
                <w:bCs/>
                <w:color w:val="000000"/>
                <w:szCs w:val="20"/>
              </w:rPr>
            </w:pPr>
            <w:r w:rsidRPr="00A0758C">
              <w:rPr>
                <w:rFonts w:cs="Segoe UI"/>
                <w:bCs/>
                <w:color w:val="000000"/>
                <w:szCs w:val="20"/>
              </w:rPr>
              <w:t>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5F5C44F4" w14:textId="5724572B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71CE22F9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</w:t>
            </w:r>
          </w:p>
        </w:tc>
      </w:tr>
      <w:tr w:rsidR="00A0758C" w:rsidRPr="00A0758C" w14:paraId="5A3D508C" w14:textId="77777777" w:rsidTr="00A0758C">
        <w:trPr>
          <w:trHeight w:val="645"/>
        </w:trPr>
        <w:tc>
          <w:tcPr>
            <w:tcW w:w="2245" w:type="dxa"/>
            <w:vAlign w:val="center"/>
          </w:tcPr>
          <w:p w14:paraId="5A711C09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Prevention of bullet wounds</w:t>
            </w:r>
          </w:p>
        </w:tc>
        <w:tc>
          <w:tcPr>
            <w:tcW w:w="1266" w:type="dxa"/>
            <w:vAlign w:val="center"/>
          </w:tcPr>
          <w:p w14:paraId="404D77E9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9/08/2020</w:t>
            </w:r>
          </w:p>
        </w:tc>
        <w:tc>
          <w:tcPr>
            <w:tcW w:w="1463" w:type="dxa"/>
            <w:vAlign w:val="center"/>
          </w:tcPr>
          <w:p w14:paraId="76FDFC09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67</w:t>
            </w:r>
          </w:p>
        </w:tc>
        <w:tc>
          <w:tcPr>
            <w:tcW w:w="1463" w:type="dxa"/>
            <w:vAlign w:val="center"/>
          </w:tcPr>
          <w:p w14:paraId="08BACFAC" w14:textId="77777777" w:rsidR="00A0758C" w:rsidRPr="005F2267" w:rsidRDefault="00A0758C" w:rsidP="00A0758C">
            <w:pPr>
              <w:jc w:val="center"/>
            </w:pPr>
            <w:r w:rsidRPr="005F2267">
              <w:t>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01BDAA44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84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6439AFB1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3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141613F7" w14:textId="77777777" w:rsidR="00A0758C" w:rsidRP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 w:rsidRPr="00A0758C"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2E089C1C" w14:textId="2830ECAE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1B59AC8D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</w:t>
            </w:r>
          </w:p>
        </w:tc>
      </w:tr>
      <w:tr w:rsidR="00A0758C" w:rsidRPr="00A0758C" w14:paraId="5D9AB20E" w14:textId="77777777" w:rsidTr="00A0758C">
        <w:trPr>
          <w:trHeight w:val="645"/>
        </w:trPr>
        <w:tc>
          <w:tcPr>
            <w:tcW w:w="2245" w:type="dxa"/>
            <w:vAlign w:val="center"/>
          </w:tcPr>
          <w:p w14:paraId="7D47F4F4" w14:textId="77777777" w:rsidR="00A0758C" w:rsidRPr="00A0758C" w:rsidRDefault="00A0758C" w:rsidP="00A0758C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t>Burns: Aloe vera for burns</w:t>
            </w:r>
          </w:p>
        </w:tc>
        <w:tc>
          <w:tcPr>
            <w:tcW w:w="1266" w:type="dxa"/>
            <w:vAlign w:val="center"/>
          </w:tcPr>
          <w:p w14:paraId="4C8D3CA3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1/08/2020</w:t>
            </w:r>
          </w:p>
        </w:tc>
        <w:tc>
          <w:tcPr>
            <w:tcW w:w="1463" w:type="dxa"/>
            <w:vAlign w:val="center"/>
          </w:tcPr>
          <w:p w14:paraId="615C06C4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3</w:t>
            </w:r>
          </w:p>
        </w:tc>
        <w:tc>
          <w:tcPr>
            <w:tcW w:w="1463" w:type="dxa"/>
            <w:vAlign w:val="center"/>
          </w:tcPr>
          <w:p w14:paraId="227C66F8" w14:textId="77777777" w:rsidR="00A0758C" w:rsidRDefault="00A0758C" w:rsidP="00A0758C">
            <w:pPr>
              <w:jc w:val="center"/>
            </w:pPr>
            <w:r w:rsidRPr="005F2267">
              <w:t>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198702CD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6B83299E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21E0869D" w14:textId="77777777" w:rsidR="00A0758C" w:rsidRP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 w:rsidRPr="00A0758C"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3D990462" w14:textId="77F4A3CD" w:rsidR="00A0758C" w:rsidRDefault="00834C90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324A0B27" w14:textId="77777777" w:rsidR="00A0758C" w:rsidRDefault="00A0758C" w:rsidP="00A0758C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</w:tr>
      <w:tr w:rsidR="00834C90" w:rsidRPr="00A0758C" w14:paraId="10502684" w14:textId="77777777" w:rsidTr="00A0758C">
        <w:trPr>
          <w:trHeight w:val="645"/>
        </w:trPr>
        <w:tc>
          <w:tcPr>
            <w:tcW w:w="2245" w:type="dxa"/>
            <w:vAlign w:val="center"/>
          </w:tcPr>
          <w:p w14:paraId="51BA5B81" w14:textId="159702D6" w:rsidR="00834C90" w:rsidRPr="00A0758C" w:rsidRDefault="00834C90" w:rsidP="00834C90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Palpation for detection of fever</w:t>
            </w:r>
          </w:p>
        </w:tc>
        <w:tc>
          <w:tcPr>
            <w:tcW w:w="1266" w:type="dxa"/>
            <w:vAlign w:val="center"/>
          </w:tcPr>
          <w:p w14:paraId="75553BFA" w14:textId="5D5498EB" w:rsidR="00834C90" w:rsidRDefault="00834C90" w:rsidP="00834C90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7/9/2020</w:t>
            </w:r>
          </w:p>
        </w:tc>
        <w:tc>
          <w:tcPr>
            <w:tcW w:w="1463" w:type="dxa"/>
            <w:vAlign w:val="center"/>
          </w:tcPr>
          <w:p w14:paraId="61EAE280" w14:textId="75F8C709" w:rsidR="00834C90" w:rsidRDefault="00834C90" w:rsidP="00834C90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83</w:t>
            </w:r>
          </w:p>
        </w:tc>
        <w:tc>
          <w:tcPr>
            <w:tcW w:w="1463" w:type="dxa"/>
            <w:vAlign w:val="center"/>
          </w:tcPr>
          <w:p w14:paraId="0B002BEF" w14:textId="767EA7E8" w:rsidR="00834C90" w:rsidRPr="005F2267" w:rsidRDefault="00834C90" w:rsidP="00834C90">
            <w:pPr>
              <w:jc w:val="center"/>
            </w:pPr>
            <w:r>
              <w:t>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20A224BA" w14:textId="3DE824D2" w:rsidR="00834C90" w:rsidRDefault="00834C90" w:rsidP="00834C90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9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0767B031" w14:textId="33216394" w:rsidR="00834C90" w:rsidRDefault="00834C90" w:rsidP="00834C90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3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2FDEF941" w14:textId="5EA9FE56" w:rsidR="00834C90" w:rsidRPr="00A0758C" w:rsidRDefault="00834C90" w:rsidP="00834C90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180D07F6" w14:textId="7F3CF272" w:rsidR="00834C90" w:rsidRDefault="00834C90" w:rsidP="00834C90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46F71792" w14:textId="17EB6353" w:rsidR="00834C90" w:rsidRDefault="00834C90" w:rsidP="00834C90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</w:t>
            </w:r>
          </w:p>
        </w:tc>
      </w:tr>
      <w:tr w:rsidR="00834C90" w:rsidRPr="00A0758C" w14:paraId="7EF49BDD" w14:textId="77777777" w:rsidTr="00A0758C">
        <w:trPr>
          <w:trHeight w:val="645"/>
        </w:trPr>
        <w:tc>
          <w:tcPr>
            <w:tcW w:w="2245" w:type="dxa"/>
            <w:vAlign w:val="center"/>
          </w:tcPr>
          <w:p w14:paraId="30757327" w14:textId="117B63AA" w:rsidR="00834C90" w:rsidRPr="00A0758C" w:rsidRDefault="00834C90" w:rsidP="00834C90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Polymer-based ORS for diarrhoea</w:t>
            </w:r>
          </w:p>
        </w:tc>
        <w:tc>
          <w:tcPr>
            <w:tcW w:w="1266" w:type="dxa"/>
            <w:vAlign w:val="center"/>
          </w:tcPr>
          <w:p w14:paraId="24CF5DE3" w14:textId="45AB20A3" w:rsidR="00834C90" w:rsidRDefault="00834C90" w:rsidP="00834C90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5/9/2020</w:t>
            </w:r>
          </w:p>
        </w:tc>
        <w:tc>
          <w:tcPr>
            <w:tcW w:w="1463" w:type="dxa"/>
            <w:vAlign w:val="center"/>
          </w:tcPr>
          <w:p w14:paraId="42518237" w14:textId="16452A91" w:rsidR="00834C90" w:rsidRDefault="00834C90" w:rsidP="00834C90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93</w:t>
            </w:r>
          </w:p>
        </w:tc>
        <w:tc>
          <w:tcPr>
            <w:tcW w:w="1463" w:type="dxa"/>
            <w:vAlign w:val="center"/>
          </w:tcPr>
          <w:p w14:paraId="4BFD4D06" w14:textId="73FC6810" w:rsidR="00834C90" w:rsidRPr="005F2267" w:rsidRDefault="00834C90" w:rsidP="00834C90">
            <w:pPr>
              <w:jc w:val="center"/>
            </w:pPr>
            <w:r>
              <w:t>1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4F80BF3D" w14:textId="4315336F" w:rsidR="00834C90" w:rsidRDefault="00834C90" w:rsidP="00834C90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93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19355BC2" w14:textId="522132E3" w:rsidR="00834C90" w:rsidRDefault="00834C90" w:rsidP="00834C90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2F0DD7BA" w14:textId="3A8F1B35" w:rsidR="00834C90" w:rsidRPr="00A0758C" w:rsidRDefault="00834C90" w:rsidP="00834C90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4119C187" w14:textId="602DECBC" w:rsidR="00834C90" w:rsidRDefault="00834C90" w:rsidP="00834C90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shd w:val="clear" w:color="auto" w:fill="auto"/>
            <w:vAlign w:val="center"/>
          </w:tcPr>
          <w:p w14:paraId="14223269" w14:textId="1AD66A5F" w:rsidR="00834C90" w:rsidRDefault="00834C90" w:rsidP="00834C90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</w:t>
            </w:r>
          </w:p>
        </w:tc>
      </w:tr>
    </w:tbl>
    <w:p w14:paraId="12ADA997" w14:textId="77777777" w:rsidR="00A0758C" w:rsidRDefault="00A0758C" w:rsidP="009009B3">
      <w:pPr>
        <w:rPr>
          <w:lang w:val="en-GB"/>
        </w:rPr>
      </w:pPr>
    </w:p>
    <w:p w14:paraId="2B4FCBEA" w14:textId="77777777" w:rsidR="00A0758C" w:rsidRPr="00A0758C" w:rsidRDefault="00A0758C" w:rsidP="00A0758C">
      <w:pPr>
        <w:pStyle w:val="Heading3"/>
        <w:rPr>
          <w:lang w:val="en-GB"/>
        </w:rPr>
      </w:pPr>
      <w:r>
        <w:rPr>
          <w:lang w:val="en-GB"/>
        </w:rPr>
        <w:t>Systematic review search filter Embas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45"/>
        <w:gridCol w:w="1266"/>
        <w:gridCol w:w="1463"/>
        <w:gridCol w:w="1463"/>
        <w:gridCol w:w="1463"/>
        <w:gridCol w:w="1463"/>
        <w:gridCol w:w="1463"/>
        <w:gridCol w:w="1463"/>
        <w:gridCol w:w="1463"/>
      </w:tblGrid>
      <w:tr w:rsidR="00A0758C" w:rsidRPr="003917C9" w14:paraId="1478459D" w14:textId="77777777" w:rsidTr="00F83D85">
        <w:trPr>
          <w:trHeight w:val="2251"/>
        </w:trPr>
        <w:tc>
          <w:tcPr>
            <w:tcW w:w="2245" w:type="dxa"/>
            <w:tcBorders>
              <w:bottom w:val="single" w:sz="4" w:space="0" w:color="auto"/>
            </w:tcBorders>
            <w:vAlign w:val="center"/>
          </w:tcPr>
          <w:p w14:paraId="2F4EA37B" w14:textId="22950B58" w:rsidR="00A0758C" w:rsidRPr="00A0758C" w:rsidRDefault="00A0758C" w:rsidP="00A0758C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Evidence summary</w:t>
            </w:r>
            <w:r w:rsidR="00547836">
              <w:rPr>
                <w:b/>
                <w:lang w:val="en-GB"/>
              </w:rPr>
              <w:t xml:space="preserve"> </w:t>
            </w:r>
            <w:r w:rsidR="00547836">
              <w:rPr>
                <w:b/>
                <w:lang w:val="en-GB"/>
              </w:rPr>
              <w:fldChar w:fldCharType="begin"/>
            </w:r>
            <w:r w:rsidR="008B7A41">
              <w:rPr>
                <w:b/>
                <w:lang w:val="en-GB"/>
              </w:rPr>
              <w:instrText xml:space="preserve"> ADDIN EN.CITE &lt;EndNote&gt;&lt;Cite&gt;&lt;Author&gt;Centre for Evidence-Based Practice (CEBaP)&lt;/Author&gt;&lt;Year&gt;2020&lt;/Year&gt;&lt;RecNum&gt;10&lt;/RecNum&gt;&lt;DisplayText&gt;[1]&lt;/DisplayText&gt;&lt;record&gt;&lt;rec-number&gt;10&lt;/rec-number&gt;&lt;foreign-keys&gt;&lt;key app="EN" db-id="tz2efvpr4te05aezpxpvtf0frf5t5xts2pp9" timestamp="1605795179"&gt;10&lt;/key&gt;&lt;/foreign-keys&gt;&lt;ref-type name="Web Page"&gt;12&lt;/ref-type&gt;&lt;contributors&gt;&lt;authors&gt;&lt;author&gt;Centre for Evidence-Based Practice (CEBaP),&lt;/author&gt;&lt;/authors&gt;&lt;/contributors&gt;&lt;titles&gt;&lt;title&gt;First Aid Evidence Summaries&lt;/title&gt;&lt;/titles&gt;&lt;dates&gt;&lt;year&gt;2020&lt;/year&gt;&lt;/dates&gt;&lt;pub-location&gt;Mechelen, Belgium&lt;/pub-location&gt;&lt;publisher&gt;Belgian Red Cross&lt;/publisher&gt;&lt;work-type&gt;Internet&lt;/work-type&gt;&lt;urls&gt;&lt;related-urls&gt;&lt;url&gt;https://www.cebap.org/knowledge-dissemination/first-aid-evidence-summaries/&lt;/url&gt;&lt;/related-urls&gt;&lt;/urls&gt;&lt;custom1&gt;2020&lt;/custom1&gt;&lt;custom2&gt;Nov 19th&lt;/custom2&gt;&lt;/record&gt;&lt;/Cite&gt;&lt;/EndNote&gt;</w:instrText>
            </w:r>
            <w:r w:rsidR="00547836">
              <w:rPr>
                <w:b/>
                <w:lang w:val="en-GB"/>
              </w:rPr>
              <w:fldChar w:fldCharType="separate"/>
            </w:r>
            <w:r w:rsidR="00547836">
              <w:rPr>
                <w:b/>
                <w:noProof/>
                <w:lang w:val="en-GB"/>
              </w:rPr>
              <w:t>[1]</w:t>
            </w:r>
            <w:r w:rsidR="00547836">
              <w:rPr>
                <w:b/>
                <w:lang w:val="en-GB"/>
              </w:rPr>
              <w:fldChar w:fldCharType="end"/>
            </w:r>
          </w:p>
        </w:tc>
        <w:tc>
          <w:tcPr>
            <w:tcW w:w="1266" w:type="dxa"/>
            <w:tcBorders>
              <w:bottom w:val="single" w:sz="4" w:space="0" w:color="auto"/>
            </w:tcBorders>
            <w:vAlign w:val="center"/>
          </w:tcPr>
          <w:p w14:paraId="76E2667E" w14:textId="77777777" w:rsidR="00A0758C" w:rsidRPr="00A0758C" w:rsidRDefault="00A0758C" w:rsidP="00A0758C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Original search date</w:t>
            </w:r>
          </w:p>
        </w:tc>
        <w:tc>
          <w:tcPr>
            <w:tcW w:w="1463" w:type="dxa"/>
            <w:tcBorders>
              <w:bottom w:val="single" w:sz="4" w:space="0" w:color="auto"/>
            </w:tcBorders>
            <w:vAlign w:val="center"/>
          </w:tcPr>
          <w:p w14:paraId="6682F48B" w14:textId="77777777" w:rsidR="00A0758C" w:rsidRPr="00A0758C" w:rsidRDefault="00A0758C" w:rsidP="00A0758C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 xml:space="preserve">Number of records retrieved from </w:t>
            </w:r>
            <w:r w:rsidR="003C2C49">
              <w:rPr>
                <w:b/>
                <w:lang w:val="en-GB"/>
              </w:rPr>
              <w:t>Embase</w:t>
            </w:r>
            <w:r w:rsidRPr="00A0758C">
              <w:rPr>
                <w:b/>
                <w:lang w:val="en-GB"/>
              </w:rPr>
              <w:t xml:space="preserve"> without search filter</w:t>
            </w:r>
          </w:p>
        </w:tc>
        <w:tc>
          <w:tcPr>
            <w:tcW w:w="1463" w:type="dxa"/>
            <w:tcBorders>
              <w:bottom w:val="single" w:sz="4" w:space="0" w:color="auto"/>
            </w:tcBorders>
            <w:vAlign w:val="center"/>
          </w:tcPr>
          <w:p w14:paraId="48EC739A" w14:textId="77777777" w:rsidR="00A0758C" w:rsidRPr="00A0758C" w:rsidRDefault="00A0758C" w:rsidP="00A0758C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Relevant systematic reviews identified without search filter</w:t>
            </w:r>
          </w:p>
        </w:tc>
        <w:tc>
          <w:tcPr>
            <w:tcW w:w="1463" w:type="dxa"/>
            <w:tcBorders>
              <w:bottom w:val="single" w:sz="4" w:space="0" w:color="auto"/>
            </w:tcBorders>
            <w:vAlign w:val="center"/>
          </w:tcPr>
          <w:p w14:paraId="321BC57F" w14:textId="77777777" w:rsidR="00A0758C" w:rsidRPr="00A0758C" w:rsidRDefault="00A0758C" w:rsidP="00A0758C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Number needed to read without search filter</w:t>
            </w:r>
          </w:p>
        </w:tc>
        <w:tc>
          <w:tcPr>
            <w:tcW w:w="1463" w:type="dxa"/>
            <w:tcBorders>
              <w:bottom w:val="single" w:sz="4" w:space="0" w:color="auto"/>
            </w:tcBorders>
            <w:vAlign w:val="center"/>
          </w:tcPr>
          <w:p w14:paraId="6E7457D9" w14:textId="77777777" w:rsidR="00A0758C" w:rsidRPr="00A0758C" w:rsidRDefault="00A0758C" w:rsidP="00A0758C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Number of records retrieved</w:t>
            </w:r>
            <w:r w:rsidR="003C2C49">
              <w:rPr>
                <w:b/>
                <w:lang w:val="en-GB"/>
              </w:rPr>
              <w:t xml:space="preserve"> from Embase</w:t>
            </w:r>
            <w:r w:rsidRPr="00A0758C">
              <w:rPr>
                <w:b/>
                <w:lang w:val="en-GB"/>
              </w:rPr>
              <w:t xml:space="preserve"> when using filter</w:t>
            </w:r>
          </w:p>
        </w:tc>
        <w:tc>
          <w:tcPr>
            <w:tcW w:w="1463" w:type="dxa"/>
            <w:tcBorders>
              <w:bottom w:val="single" w:sz="4" w:space="0" w:color="auto"/>
            </w:tcBorders>
            <w:vAlign w:val="center"/>
          </w:tcPr>
          <w:p w14:paraId="005B2150" w14:textId="77777777" w:rsidR="00A0758C" w:rsidRPr="00A0758C" w:rsidRDefault="00A0758C" w:rsidP="00A0758C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Relevant systematic reviews identified  when using filter</w:t>
            </w:r>
          </w:p>
        </w:tc>
        <w:tc>
          <w:tcPr>
            <w:tcW w:w="1463" w:type="dxa"/>
            <w:tcBorders>
              <w:bottom w:val="single" w:sz="4" w:space="0" w:color="auto"/>
            </w:tcBorders>
            <w:vAlign w:val="center"/>
          </w:tcPr>
          <w:p w14:paraId="4319A8BE" w14:textId="39554730" w:rsidR="00A0758C" w:rsidRPr="00A0758C" w:rsidRDefault="00E15A62" w:rsidP="00A0758C">
            <w:pPr>
              <w:jc w:val="center"/>
              <w:rPr>
                <w:b/>
                <w:lang w:val="en-GB"/>
              </w:rPr>
            </w:pPr>
            <w:r>
              <w:rPr>
                <w:b/>
                <w:lang w:val="en-GB"/>
              </w:rPr>
              <w:t>Recall</w:t>
            </w:r>
            <w:r w:rsidR="006D3C1F">
              <w:rPr>
                <w:b/>
                <w:lang w:val="en-GB"/>
              </w:rPr>
              <w:t xml:space="preserve"> (%)</w:t>
            </w:r>
          </w:p>
        </w:tc>
        <w:tc>
          <w:tcPr>
            <w:tcW w:w="1463" w:type="dxa"/>
            <w:tcBorders>
              <w:bottom w:val="single" w:sz="4" w:space="0" w:color="auto"/>
            </w:tcBorders>
            <w:vAlign w:val="center"/>
          </w:tcPr>
          <w:p w14:paraId="4A6B6115" w14:textId="77777777" w:rsidR="00A0758C" w:rsidRPr="00A0758C" w:rsidRDefault="00A0758C" w:rsidP="00A0758C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Number needed to read when using filter</w:t>
            </w:r>
          </w:p>
        </w:tc>
      </w:tr>
      <w:tr w:rsidR="00F83D85" w:rsidRPr="00A0758C" w14:paraId="41126ACE" w14:textId="77777777" w:rsidTr="00F83D85">
        <w:trPr>
          <w:trHeight w:val="1170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13497C" w14:textId="77777777" w:rsidR="003C2C49" w:rsidRPr="00A0758C" w:rsidRDefault="003C2C49" w:rsidP="00F83D85">
            <w:pPr>
              <w:jc w:val="center"/>
              <w:rPr>
                <w:lang w:val="en-GB"/>
              </w:rPr>
            </w:pPr>
            <w:r w:rsidRPr="00A0758C">
              <w:rPr>
                <w:lang w:val="en-GB"/>
              </w:rPr>
              <w:lastRenderedPageBreak/>
              <w:t>Disinfection &amp; wound irrigation of skin wounds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F715C1" w14:textId="77777777" w:rsidR="003C2C49" w:rsidRDefault="003C2C49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/01/2019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0A62AF" w14:textId="77777777" w:rsidR="003C2C49" w:rsidRDefault="003C2C49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7897AF" w14:textId="47E75C8D" w:rsidR="003C2C49" w:rsidRDefault="00DC4690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5FF2AF" w14:textId="77777777" w:rsidR="003C2C49" w:rsidRDefault="003C2C49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EE02D0" w14:textId="219E02C3" w:rsidR="003C2C49" w:rsidRDefault="003C2C49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EE93DE" w14:textId="77777777" w:rsidR="003C2C49" w:rsidRDefault="003C2C49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AB8F3A" w14:textId="5CDFC2BC" w:rsidR="003C2C49" w:rsidRDefault="007119F6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A28D45" w14:textId="77777777" w:rsidR="003C2C49" w:rsidRDefault="00F83D85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N/A</w:t>
            </w:r>
          </w:p>
        </w:tc>
      </w:tr>
      <w:tr w:rsidR="00F83D85" w:rsidRPr="00A0758C" w14:paraId="62EFCBFD" w14:textId="77777777" w:rsidTr="00F83D85">
        <w:trPr>
          <w:trHeight w:val="64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983966" w14:textId="77777777" w:rsidR="003C2C49" w:rsidRPr="00050B40" w:rsidRDefault="003C2C49" w:rsidP="00F83D85">
            <w:pPr>
              <w:jc w:val="center"/>
            </w:pPr>
            <w:r w:rsidRPr="00050B40">
              <w:t>Transport spinal injury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DEF2B8" w14:textId="77777777" w:rsidR="003C2C49" w:rsidRDefault="003C2C49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0/11/2018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124FA4" w14:textId="77777777" w:rsidR="003C2C49" w:rsidRDefault="003C2C49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17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861567" w14:textId="6A451696" w:rsidR="003C2C49" w:rsidRDefault="00DC4690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EFED8D" w14:textId="77777777" w:rsidR="003C2C49" w:rsidRDefault="003C2C49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43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7931F6" w14:textId="77777777" w:rsidR="003C2C49" w:rsidRDefault="003C2C49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5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7E67E3" w14:textId="77777777" w:rsidR="003C2C49" w:rsidRDefault="003C2C49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6427D0" w14:textId="0F3E895B" w:rsidR="003C2C49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5820D1" w14:textId="117E9192" w:rsidR="003C2C49" w:rsidRDefault="00DC4690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</w:t>
            </w:r>
          </w:p>
        </w:tc>
      </w:tr>
      <w:tr w:rsidR="00F83D85" w:rsidRPr="00A0758C" w14:paraId="1D62F53F" w14:textId="77777777" w:rsidTr="00F83D85">
        <w:trPr>
          <w:trHeight w:val="64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718F7D" w14:textId="77777777" w:rsidR="003C2C49" w:rsidRPr="00050B40" w:rsidRDefault="003C2C49" w:rsidP="00F83D85">
            <w:pPr>
              <w:jc w:val="center"/>
            </w:pPr>
            <w:r w:rsidRPr="00050B40">
              <w:t>Psychological First Aid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9A7B70" w14:textId="77777777" w:rsidR="003C2C49" w:rsidRDefault="003C2C49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/12/2018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7E4709" w14:textId="77777777" w:rsidR="003C2C49" w:rsidRDefault="003C2C49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3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780BD2" w14:textId="77777777" w:rsidR="003C2C49" w:rsidRDefault="003C2C49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6A522E" w14:textId="77777777" w:rsidR="003C2C49" w:rsidRDefault="003C2C49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3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DF6EDA" w14:textId="77777777" w:rsidR="003C2C49" w:rsidRDefault="003C2C49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AC6741" w14:textId="77777777" w:rsidR="003C2C49" w:rsidRDefault="003C2C49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01FC15" w14:textId="6D28207A" w:rsidR="003C2C49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5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3098CF" w14:textId="77777777" w:rsidR="003C2C49" w:rsidRDefault="003C2C49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</w:tr>
      <w:tr w:rsidR="00F83D85" w:rsidRPr="00A0758C" w14:paraId="4017AF06" w14:textId="77777777" w:rsidTr="00F83D85">
        <w:trPr>
          <w:trHeight w:val="91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6746A1" w14:textId="77777777" w:rsidR="003C2C49" w:rsidRPr="00A0758C" w:rsidRDefault="003C2C49" w:rsidP="00F83D85">
            <w:pPr>
              <w:jc w:val="center"/>
              <w:rPr>
                <w:lang w:val="en-GB"/>
              </w:rPr>
            </w:pPr>
            <w:r w:rsidRPr="00A0758C">
              <w:rPr>
                <w:lang w:val="en-GB"/>
              </w:rPr>
              <w:t>Amputated body part on ice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0D900A" w14:textId="77777777" w:rsidR="003C2C49" w:rsidRDefault="003C2C49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/01/2019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5BABB7" w14:textId="77777777" w:rsidR="003C2C49" w:rsidRDefault="003C2C49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77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D794BF" w14:textId="77777777" w:rsidR="003C2C49" w:rsidRDefault="003C2C49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725A99" w14:textId="77777777" w:rsidR="003C2C49" w:rsidRDefault="003C2C49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77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0A790C" w14:textId="77777777" w:rsidR="003C2C49" w:rsidRDefault="003C2C49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6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D2968E" w14:textId="77777777" w:rsidR="003C2C49" w:rsidRDefault="003C2C49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E68D38" w14:textId="3772DFE8" w:rsidR="003C2C49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C469B2" w14:textId="77777777" w:rsidR="003C2C49" w:rsidRDefault="003C2C49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6</w:t>
            </w:r>
          </w:p>
        </w:tc>
      </w:tr>
      <w:tr w:rsidR="00F83D85" w:rsidRPr="00A0758C" w14:paraId="62CA4467" w14:textId="77777777" w:rsidTr="00F83D85">
        <w:trPr>
          <w:trHeight w:val="91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A25F74" w14:textId="77777777" w:rsidR="00F83D85" w:rsidRPr="001A4209" w:rsidRDefault="00F83D85" w:rsidP="00F83D85">
            <w:pPr>
              <w:jc w:val="center"/>
            </w:pPr>
            <w:r w:rsidRPr="001A4209">
              <w:t>Burns: Chemical burn: irrigation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34E305" w14:textId="77777777" w:rsidR="00F83D85" w:rsidRDefault="00F83D85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2/11/2019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F616A7" w14:textId="77777777" w:rsidR="00F83D85" w:rsidRDefault="00F83D85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88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CFC45B" w14:textId="77777777" w:rsidR="00F83D85" w:rsidRDefault="00F83D85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ACC009" w14:textId="77777777" w:rsidR="00F83D85" w:rsidRDefault="00F83D85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94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4FDF2E" w14:textId="77777777" w:rsidR="00F83D85" w:rsidRDefault="00F83D85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31AD3F" w14:textId="77777777" w:rsidR="00F83D85" w:rsidRDefault="00F83D85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D012F1" w14:textId="4D049D39" w:rsidR="00F83D85" w:rsidRDefault="007119F6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738536" w14:textId="77777777" w:rsidR="00F83D85" w:rsidRDefault="00F83D85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</w:tr>
      <w:tr w:rsidR="00F83D85" w:rsidRPr="00A0758C" w14:paraId="725F85ED" w14:textId="77777777" w:rsidTr="00F83D85">
        <w:trPr>
          <w:trHeight w:val="91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AF10D1" w14:textId="77777777" w:rsidR="00F83D85" w:rsidRPr="00A0758C" w:rsidRDefault="00F83D85" w:rsidP="00F83D85">
            <w:pPr>
              <w:jc w:val="center"/>
              <w:rPr>
                <w:lang w:val="en-GB"/>
              </w:rPr>
            </w:pPr>
            <w:r w:rsidRPr="00A0758C">
              <w:rPr>
                <w:lang w:val="en-GB"/>
              </w:rPr>
              <w:t>Bites&amp;Stings: Dog bite prevention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24DCE5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7/09/2019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3B1528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48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A782CF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5232E4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4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7719AF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4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214C00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6D9EBF" w14:textId="45107AA9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70043D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</w:t>
            </w:r>
          </w:p>
        </w:tc>
      </w:tr>
      <w:tr w:rsidR="00F83D85" w:rsidRPr="00A0758C" w14:paraId="4C12C495" w14:textId="77777777" w:rsidTr="00F83D85">
        <w:trPr>
          <w:trHeight w:val="64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A1D945" w14:textId="77777777" w:rsidR="00F83D85" w:rsidRPr="00A0758C" w:rsidRDefault="00F83D85" w:rsidP="00F83D85">
            <w:pPr>
              <w:jc w:val="center"/>
              <w:rPr>
                <w:lang w:val="en-GB"/>
              </w:rPr>
            </w:pPr>
            <w:r w:rsidRPr="00A0758C">
              <w:rPr>
                <w:lang w:val="en-GB"/>
              </w:rPr>
              <w:t>Bites&amp;Stings: RF dog bite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1915CA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/10/2019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65CB8A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26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3E28DB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B2041F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26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54D356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3C34F4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C83CA6" w14:textId="243E6EE7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CB80A3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</w:t>
            </w:r>
          </w:p>
        </w:tc>
      </w:tr>
      <w:tr w:rsidR="00F83D85" w:rsidRPr="00A0758C" w14:paraId="03126068" w14:textId="77777777" w:rsidTr="00F83D85">
        <w:trPr>
          <w:trHeight w:val="52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0C5A08" w14:textId="77777777" w:rsidR="00F83D85" w:rsidRDefault="00F83D85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Bites&amp;Stings: Pediculicides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E68678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/10/2019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C1B82F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336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C3B007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44C4ED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68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437D67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5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2ED94B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52FC45" w14:textId="0A314EAA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A4BDCF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3</w:t>
            </w:r>
          </w:p>
        </w:tc>
      </w:tr>
      <w:tr w:rsidR="00F83D85" w:rsidRPr="00A0758C" w14:paraId="700FB501" w14:textId="77777777" w:rsidTr="00F83D85">
        <w:trPr>
          <w:trHeight w:val="91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091DB7" w14:textId="77777777" w:rsidR="00F83D85" w:rsidRPr="00A0758C" w:rsidRDefault="00F83D85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t>Bites&amp;Stings: Washing/wet comb for lice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C5EE91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/10/2019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5E0F9D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34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89B2D4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9E6314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7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4BDDF7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8F358E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0666D9" w14:textId="20A392D2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A459A4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</w:t>
            </w:r>
          </w:p>
        </w:tc>
      </w:tr>
      <w:tr w:rsidR="00F83D85" w:rsidRPr="00A0758C" w14:paraId="5ACCC3BB" w14:textId="77777777" w:rsidTr="00F83D85">
        <w:trPr>
          <w:trHeight w:val="91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9FCBB2" w14:textId="77777777" w:rsidR="00F83D85" w:rsidRPr="00A0758C" w:rsidRDefault="00F83D85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t>Bites&amp;Stings: Bednets for mosquitos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562787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0/08/2019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376B44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9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1AE80B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44CDC1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7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964434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5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C31F43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9312CC" w14:textId="3E444B92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450490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</w:tr>
      <w:tr w:rsidR="00F83D85" w:rsidRPr="00A0758C" w14:paraId="58345691" w14:textId="77777777" w:rsidTr="00F83D85">
        <w:trPr>
          <w:trHeight w:val="64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7DB858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Bites&amp;Stings: Coils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15F8E2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7/09/2019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F9EC1D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53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E3F1AC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BB24DC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53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81C970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19AC65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F78F4E" w14:textId="5D13EC3D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41A3C4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</w:t>
            </w:r>
          </w:p>
        </w:tc>
      </w:tr>
      <w:tr w:rsidR="00F83D85" w:rsidRPr="00A0758C" w14:paraId="61C76D77" w14:textId="77777777" w:rsidTr="00F83D85">
        <w:trPr>
          <w:trHeight w:val="1441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E9D3A3" w14:textId="77777777" w:rsidR="00F83D85" w:rsidRPr="00A0758C" w:rsidRDefault="00F83D85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lastRenderedPageBreak/>
              <w:t>Bites&amp;Stings: Environmental cleanliness &amp; hygiene for scabies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6901B0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8/10/2019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727EF4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48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7D0B16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1F50E4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24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6F1C02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3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92691E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D78F6C" w14:textId="605AD5F2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A5EECF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</w:t>
            </w:r>
          </w:p>
        </w:tc>
      </w:tr>
      <w:tr w:rsidR="00F83D85" w:rsidRPr="00A0758C" w14:paraId="604CCE6A" w14:textId="77777777" w:rsidTr="00F83D85">
        <w:trPr>
          <w:trHeight w:val="91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BF4838" w14:textId="77777777" w:rsidR="00F83D85" w:rsidRPr="00A0758C" w:rsidRDefault="00F83D85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t>Bites&amp;Stings: FA for snakebites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426BF3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/10/2019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3440CA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69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A6545C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FF1221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69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676B7B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8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933251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FDFEBB" w14:textId="17CE9370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221357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8</w:t>
            </w:r>
          </w:p>
        </w:tc>
      </w:tr>
      <w:tr w:rsidR="00F83D85" w:rsidRPr="00A0758C" w14:paraId="1403BAA9" w14:textId="77777777" w:rsidTr="00F83D85">
        <w:trPr>
          <w:trHeight w:val="118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97A23A" w14:textId="77777777" w:rsidR="00F83D85" w:rsidRPr="00A0758C" w:rsidRDefault="00F83D85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t>Bites&amp;Stings: Hot water for sting of marine animals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379696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8/07/2019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98DABA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0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0BCA11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53C65E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0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EDD5F7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36726C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D05F4C" w14:textId="6AFAE017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E493B8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N/A</w:t>
            </w:r>
          </w:p>
        </w:tc>
      </w:tr>
      <w:tr w:rsidR="00F83D85" w:rsidRPr="00A0758C" w14:paraId="7141B0CA" w14:textId="77777777" w:rsidTr="00F83D85">
        <w:trPr>
          <w:trHeight w:val="91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7AC679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Limbs: Muscle cramps massage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1CF569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/03/202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FF94BC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465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F9D71A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BDBC03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33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E2A871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8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64B983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2DB4DA" w14:textId="3573B93C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7FD602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4</w:t>
            </w:r>
          </w:p>
        </w:tc>
      </w:tr>
      <w:tr w:rsidR="00F83D85" w:rsidRPr="00A0758C" w14:paraId="520B7185" w14:textId="77777777" w:rsidTr="00F83D85">
        <w:trPr>
          <w:trHeight w:val="91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2819B7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Limbs: Stretching and warmup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6F3D5A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/02/202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915E31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899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D76461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32AA43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899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BAC20E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97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B35447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B4DC51" w14:textId="3395F569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74F5ED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97</w:t>
            </w:r>
          </w:p>
        </w:tc>
      </w:tr>
      <w:tr w:rsidR="00F83D85" w:rsidRPr="00A0758C" w14:paraId="24A0EBB4" w14:textId="77777777" w:rsidTr="00F83D85">
        <w:trPr>
          <w:trHeight w:val="64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0ECEDD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Limbs: Bracing and taping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22BC10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3/02/202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95B276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16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EC546C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6FA14E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39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8C00BA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8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04E625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FDD59D" w14:textId="1AF482FB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F8960A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3</w:t>
            </w:r>
          </w:p>
        </w:tc>
      </w:tr>
      <w:tr w:rsidR="00F83D85" w:rsidRPr="00A0758C" w14:paraId="1E89A91C" w14:textId="77777777" w:rsidTr="00F83D85">
        <w:trPr>
          <w:trHeight w:val="64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7F2BB6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Limbs: Ice Elevation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BCBE5B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/02/202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DF8FB5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48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990D1D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98DCD6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9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5CECA3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8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EEFC76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580D23" w14:textId="315195C0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7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FCE27D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</w:t>
            </w:r>
          </w:p>
        </w:tc>
      </w:tr>
      <w:tr w:rsidR="00F83D85" w:rsidRPr="00A0758C" w14:paraId="574FB9C9" w14:textId="77777777" w:rsidTr="00F83D85">
        <w:trPr>
          <w:trHeight w:val="91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294687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Stomach and back: Dysmenorrhea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837B17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5/05/202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15F739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5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BA25B0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44C4ED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26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4398D5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9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4AEA0A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014020" w14:textId="21EAB3EE" w:rsidR="00F83D85" w:rsidRPr="007119F6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05D1D6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0</w:t>
            </w:r>
          </w:p>
        </w:tc>
      </w:tr>
      <w:tr w:rsidR="00F83D85" w:rsidRPr="00A0758C" w14:paraId="3286007F" w14:textId="77777777" w:rsidTr="00F83D85">
        <w:trPr>
          <w:trHeight w:val="91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9732F5" w14:textId="77777777" w:rsidR="00F83D85" w:rsidRPr="00A0758C" w:rsidRDefault="00F83D85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t>Stomach and back: Lift technique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8AA543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6/05/202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F2E763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43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A397F5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09676D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86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D176C6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4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C649EC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0E9ADA" w14:textId="44056862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579F45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</w:t>
            </w:r>
          </w:p>
        </w:tc>
      </w:tr>
      <w:tr w:rsidR="00F83D85" w:rsidRPr="00A0758C" w14:paraId="4367C280" w14:textId="77777777" w:rsidTr="00F83D85">
        <w:trPr>
          <w:trHeight w:val="91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CDC74D" w14:textId="77777777" w:rsidR="00F83D85" w:rsidRPr="00A0758C" w:rsidRDefault="00F83D85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lastRenderedPageBreak/>
              <w:t>Stomach and back: Walking for back pain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63B388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6/06/202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EB4B15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2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AC6D4C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E9E270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2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A0B6C3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7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9002AD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C36449" w14:textId="1E8256EA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EB42A0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7</w:t>
            </w:r>
          </w:p>
        </w:tc>
      </w:tr>
      <w:tr w:rsidR="00F83D85" w:rsidRPr="00A0758C" w14:paraId="7711188F" w14:textId="77777777" w:rsidTr="00F83D85">
        <w:trPr>
          <w:trHeight w:val="900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9D8230" w14:textId="77777777" w:rsidR="00F83D85" w:rsidRPr="00A0758C" w:rsidRDefault="00F83D85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t>Stomach and back: Heat for back pain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985588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3/06/202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164A67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253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311EF8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7DE9DB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253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8167A0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7142B7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1914EF" w14:textId="094D0449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450657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1</w:t>
            </w:r>
          </w:p>
        </w:tc>
      </w:tr>
      <w:tr w:rsidR="00F83D85" w:rsidRPr="00A0758C" w14:paraId="2CB3D8E2" w14:textId="77777777" w:rsidTr="00F83D85">
        <w:trPr>
          <w:trHeight w:val="91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E827CC" w14:textId="77777777" w:rsidR="00F83D85" w:rsidRPr="00A0758C" w:rsidRDefault="00F83D85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t>Poisoning: Safe storage of toxics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4BB513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/04/202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6E45F5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6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7EC0B7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B3F7EF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3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3B624B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5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36A23F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FB4446" w14:textId="6AAA1D9D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76EECC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3</w:t>
            </w:r>
          </w:p>
        </w:tc>
      </w:tr>
      <w:tr w:rsidR="00F83D85" w:rsidRPr="00A0758C" w14:paraId="42FF2EC9" w14:textId="77777777" w:rsidTr="00F83D85">
        <w:trPr>
          <w:trHeight w:val="79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94289A" w14:textId="77777777" w:rsidR="00F83D85" w:rsidRPr="00A0758C" w:rsidRDefault="00F83D85" w:rsidP="00F83D85">
            <w:pPr>
              <w:spacing w:after="0"/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t>Heat and cold: Frostbite clothing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E64EE5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/06/202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6D94D0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8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F2BF82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A9D729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8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B0202D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CF47D8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042014" w14:textId="1B3EF99D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4F8DC8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</w:tr>
      <w:tr w:rsidR="00F83D85" w:rsidRPr="00A0758C" w14:paraId="11F967FD" w14:textId="77777777" w:rsidTr="00F83D85">
        <w:trPr>
          <w:trHeight w:val="64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B2BC0C" w14:textId="77777777" w:rsidR="00F83D85" w:rsidRPr="00A0758C" w:rsidRDefault="00F83D85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t>Heat and cold: RF heatstroke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E4E8D5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5/05/202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C5105D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87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11A996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A3A541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87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076636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E8F6EB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55576D" w14:textId="59FAACE3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079559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</w:t>
            </w:r>
          </w:p>
        </w:tc>
      </w:tr>
      <w:tr w:rsidR="00F83D85" w:rsidRPr="00A0758C" w14:paraId="3544A5CC" w14:textId="77777777" w:rsidTr="00F83D85">
        <w:trPr>
          <w:trHeight w:val="118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171F3E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Travel illnesses: Compression stockings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164832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2/08/2019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DC6241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48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B24B61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029412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48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F7231E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5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0B3906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977039" w14:textId="00C76ACB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B91AC5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5</w:t>
            </w:r>
          </w:p>
        </w:tc>
      </w:tr>
      <w:tr w:rsidR="00F83D85" w:rsidRPr="00A0758C" w14:paraId="4F0E20DA" w14:textId="77777777" w:rsidTr="00F83D85">
        <w:trPr>
          <w:trHeight w:val="64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995FBA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Drowning prevention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FA1A2C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/05/202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CAB4EC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1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8B7849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9244FC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06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6D67CB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338DF7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DA37EA" w14:textId="7D58978D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9FD729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</w:t>
            </w:r>
          </w:p>
        </w:tc>
      </w:tr>
      <w:tr w:rsidR="00F83D85" w:rsidRPr="00A0758C" w14:paraId="39EB0A7D" w14:textId="77777777" w:rsidTr="00F83D85">
        <w:trPr>
          <w:trHeight w:val="52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0F26AE" w14:textId="77777777" w:rsidR="00F83D85" w:rsidRDefault="00F83D85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Telephone antenatal care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4BD919" w14:textId="77777777" w:rsidR="00F83D85" w:rsidRDefault="00F83D85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/08/202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D45F89" w14:textId="77777777" w:rsidR="00F83D85" w:rsidRDefault="00F83D85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76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61E13E" w14:textId="77777777" w:rsidR="00F83D85" w:rsidRDefault="00F83D85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0AAC2B" w14:textId="77777777" w:rsidR="00F83D85" w:rsidRDefault="00F83D85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9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7B9A48" w14:textId="77777777" w:rsidR="00F83D85" w:rsidRDefault="00F83D85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DA9086" w14:textId="77777777" w:rsidR="00F83D85" w:rsidRPr="003C2C49" w:rsidRDefault="00F83D85" w:rsidP="00F83D85">
            <w:pPr>
              <w:spacing w:after="0"/>
              <w:jc w:val="center"/>
              <w:rPr>
                <w:rFonts w:cs="Segoe UI"/>
                <w:bCs/>
                <w:color w:val="000000"/>
                <w:szCs w:val="20"/>
              </w:rPr>
            </w:pPr>
            <w:r w:rsidRPr="003C2C49">
              <w:rPr>
                <w:rFonts w:cs="Segoe UI"/>
                <w:bCs/>
                <w:color w:val="000000"/>
                <w:szCs w:val="20"/>
              </w:rPr>
              <w:t>3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E71B6A" w14:textId="4ABB0A10" w:rsidR="00F83D85" w:rsidRDefault="007119F6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139293" w14:textId="77777777" w:rsidR="00F83D85" w:rsidRDefault="00F83D85" w:rsidP="00F83D85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</w:t>
            </w:r>
          </w:p>
        </w:tc>
      </w:tr>
      <w:tr w:rsidR="00F83D85" w:rsidRPr="00A0758C" w14:paraId="74BD9CD3" w14:textId="77777777" w:rsidTr="00F83D85">
        <w:trPr>
          <w:trHeight w:val="118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FE2545" w14:textId="6A05FE3B" w:rsidR="00F83D85" w:rsidRPr="00A0758C" w:rsidRDefault="00F83D85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t>Maternal sleeping position during preg</w:t>
            </w:r>
            <w:r w:rsidR="00A853FD">
              <w:rPr>
                <w:rFonts w:cs="Segoe UI"/>
                <w:color w:val="000000"/>
                <w:szCs w:val="20"/>
                <w:lang w:val="en-GB"/>
              </w:rPr>
              <w:t>n</w:t>
            </w:r>
            <w:r w:rsidRPr="00A0758C">
              <w:rPr>
                <w:rFonts w:cs="Segoe UI"/>
                <w:color w:val="000000"/>
                <w:szCs w:val="20"/>
                <w:lang w:val="en-GB"/>
              </w:rPr>
              <w:t>ancy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E882F6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/08/202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F4E85E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75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831F30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504164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75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E961B5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4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56486C" w14:textId="77777777" w:rsidR="00F83D85" w:rsidRPr="003C2C49" w:rsidRDefault="00F83D85" w:rsidP="00F83D85">
            <w:pPr>
              <w:jc w:val="center"/>
              <w:rPr>
                <w:rFonts w:cs="Segoe UI"/>
                <w:bCs/>
                <w:color w:val="000000"/>
                <w:szCs w:val="20"/>
              </w:rPr>
            </w:pPr>
            <w:r w:rsidRPr="003C2C49">
              <w:rPr>
                <w:rFonts w:cs="Segoe UI"/>
                <w:bCs/>
                <w:color w:val="000000"/>
                <w:szCs w:val="20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25581D" w14:textId="047DE75A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B21432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4</w:t>
            </w:r>
          </w:p>
        </w:tc>
      </w:tr>
      <w:tr w:rsidR="00F83D85" w:rsidRPr="00A0758C" w14:paraId="58A6F31C" w14:textId="77777777" w:rsidTr="00F83D85">
        <w:trPr>
          <w:trHeight w:val="64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36429D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Safe delivery kit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A65389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/08/202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DF61BA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5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B4BD78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D54E1B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3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222D69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34F98D" w14:textId="77777777" w:rsidR="00F83D85" w:rsidRPr="003C2C49" w:rsidRDefault="00F83D85" w:rsidP="00F83D85">
            <w:pPr>
              <w:jc w:val="center"/>
              <w:rPr>
                <w:rFonts w:cs="Segoe UI"/>
                <w:bCs/>
                <w:color w:val="000000"/>
                <w:szCs w:val="20"/>
              </w:rPr>
            </w:pPr>
            <w:r w:rsidRPr="003C2C49">
              <w:rPr>
                <w:rFonts w:cs="Segoe UI"/>
                <w:bCs/>
                <w:color w:val="000000"/>
                <w:szCs w:val="20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5658FC" w14:textId="6D210B82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A08F52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</w:tr>
      <w:tr w:rsidR="00F83D85" w:rsidRPr="00A0758C" w14:paraId="452B98F6" w14:textId="77777777" w:rsidTr="00F83D85">
        <w:trPr>
          <w:trHeight w:val="64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C96D77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lastRenderedPageBreak/>
              <w:t>Uterine massage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791E1D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/08/202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84F4A2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77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A9CA3D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C04267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39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C044C2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6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1A8A10" w14:textId="77777777" w:rsidR="00F83D85" w:rsidRPr="003C2C49" w:rsidRDefault="00F83D85" w:rsidP="00F83D85">
            <w:pPr>
              <w:jc w:val="center"/>
              <w:rPr>
                <w:rFonts w:cs="Segoe UI"/>
                <w:bCs/>
                <w:color w:val="000000"/>
                <w:szCs w:val="20"/>
              </w:rPr>
            </w:pPr>
            <w:r w:rsidRPr="003C2C49">
              <w:rPr>
                <w:rFonts w:cs="Segoe UI"/>
                <w:bCs/>
                <w:color w:val="000000"/>
                <w:szCs w:val="20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2F5B81" w14:textId="27C373B0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D65FF3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8</w:t>
            </w:r>
          </w:p>
        </w:tc>
      </w:tr>
      <w:tr w:rsidR="00F83D85" w:rsidRPr="00A0758C" w14:paraId="6A418743" w14:textId="77777777" w:rsidTr="00F83D85">
        <w:trPr>
          <w:trHeight w:val="645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97EB3C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Prevention of bullet wounds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283CC8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9/08/202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B09247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3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E8B4E4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70557C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16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8C5AE7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4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881620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C5AB09" w14:textId="1039EB5A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3F30D7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</w:t>
            </w:r>
          </w:p>
        </w:tc>
      </w:tr>
      <w:tr w:rsidR="00F83D85" w:rsidRPr="00A0758C" w14:paraId="3C3559B6" w14:textId="77777777" w:rsidTr="00F83D85">
        <w:trPr>
          <w:trHeight w:val="624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EF0967" w14:textId="77777777" w:rsidR="00F83D85" w:rsidRPr="00A0758C" w:rsidRDefault="00F83D85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A0758C">
              <w:rPr>
                <w:rFonts w:cs="Segoe UI"/>
                <w:color w:val="000000"/>
                <w:szCs w:val="20"/>
                <w:lang w:val="en-GB"/>
              </w:rPr>
              <w:t>Burns: Aloe vera for burns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489C1E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1/08/202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9A13B8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84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F37E77" w14:textId="0894A17C" w:rsidR="00F83D85" w:rsidRDefault="00DC4690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47888D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4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4E63A9" w14:textId="77777777" w:rsidR="00F83D85" w:rsidRDefault="00F83D85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522D73" w14:textId="4903C0E0" w:rsidR="00F83D85" w:rsidRDefault="00DC4690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A67390" w14:textId="190688F4" w:rsidR="00F83D85" w:rsidRDefault="007119F6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AC2C88" w14:textId="3A8AEBDD" w:rsidR="00F83D85" w:rsidRDefault="00DC4690" w:rsidP="00F83D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</w:tr>
      <w:tr w:rsidR="00DC4690" w:rsidRPr="00DC4690" w14:paraId="07048DED" w14:textId="77777777" w:rsidTr="00F83D85">
        <w:trPr>
          <w:trHeight w:val="624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0464B8" w14:textId="6B0CACBA" w:rsidR="00DC4690" w:rsidRPr="00A0758C" w:rsidRDefault="00DC4690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Palpation for detection of fever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98BF7C" w14:textId="1628DE11" w:rsidR="00DC4690" w:rsidRPr="00DC4690" w:rsidRDefault="00DC4690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7/9/202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F6CD51" w14:textId="2B3BFFF9" w:rsidR="00DC4690" w:rsidRPr="00DC4690" w:rsidRDefault="00DC4690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258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2F6B07" w14:textId="3305619E" w:rsidR="00DC4690" w:rsidRPr="00DC4690" w:rsidRDefault="007119F6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29B3C5" w14:textId="7E67C747" w:rsidR="00DC4690" w:rsidRPr="00DC4690" w:rsidRDefault="007119F6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629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E290AA" w14:textId="6F3E8627" w:rsidR="00DC4690" w:rsidRPr="00DC4690" w:rsidRDefault="007119F6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23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D4AC96" w14:textId="6E16786D" w:rsidR="00DC4690" w:rsidRPr="00DC4690" w:rsidRDefault="007119F6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EDE6BD" w14:textId="2AC0C764" w:rsidR="00DC4690" w:rsidRPr="00DC4690" w:rsidRDefault="007119F6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B997E2" w14:textId="282F5DC3" w:rsidR="00DC4690" w:rsidRPr="00DC4690" w:rsidRDefault="007119F6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21</w:t>
            </w:r>
          </w:p>
        </w:tc>
      </w:tr>
      <w:tr w:rsidR="00DC4690" w:rsidRPr="00DC4690" w14:paraId="720151C7" w14:textId="77777777" w:rsidTr="00F83D85">
        <w:trPr>
          <w:trHeight w:val="624"/>
        </w:trPr>
        <w:tc>
          <w:tcPr>
            <w:tcW w:w="2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A60746" w14:textId="5CD0F6A3" w:rsidR="00DC4690" w:rsidRPr="00A0758C" w:rsidRDefault="00DC4690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Polymer-based ORS for diarrhoea</w:t>
            </w:r>
          </w:p>
        </w:tc>
        <w:tc>
          <w:tcPr>
            <w:tcW w:w="1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71DAEC" w14:textId="5E5A5B8C" w:rsidR="00DC4690" w:rsidRPr="00DC4690" w:rsidRDefault="00DC4690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5/9/202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E88F69" w14:textId="29256B15" w:rsidR="00DC4690" w:rsidRPr="00DC4690" w:rsidRDefault="00DC4690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299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D29CC4" w14:textId="707EA61D" w:rsidR="00DC4690" w:rsidRPr="00DC4690" w:rsidRDefault="007119F6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D4DB15" w14:textId="70C3E40E" w:rsidR="00DC4690" w:rsidRPr="00DC4690" w:rsidRDefault="007119F6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299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E559DE" w14:textId="348504D0" w:rsidR="00DC4690" w:rsidRPr="00DC4690" w:rsidRDefault="007119F6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2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B57E0D" w14:textId="6F16D7C5" w:rsidR="00DC4690" w:rsidRPr="00DC4690" w:rsidRDefault="007119F6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B1A1D8" w14:textId="40AE1D7F" w:rsidR="00DC4690" w:rsidRPr="00DC4690" w:rsidRDefault="007119F6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00</w:t>
            </w:r>
          </w:p>
        </w:tc>
        <w:tc>
          <w:tcPr>
            <w:tcW w:w="14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9AD599" w14:textId="1A8AF238" w:rsidR="00DC4690" w:rsidRPr="00DC4690" w:rsidRDefault="007119F6" w:rsidP="00F83D85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>
              <w:rPr>
                <w:rFonts w:cs="Segoe UI"/>
                <w:color w:val="000000"/>
                <w:szCs w:val="20"/>
                <w:lang w:val="en-GB"/>
              </w:rPr>
              <w:t>15</w:t>
            </w:r>
          </w:p>
        </w:tc>
      </w:tr>
    </w:tbl>
    <w:p w14:paraId="65BF8211" w14:textId="77777777" w:rsidR="00A0758C" w:rsidRDefault="00A0758C" w:rsidP="009009B3">
      <w:pPr>
        <w:rPr>
          <w:lang w:val="en-GB"/>
        </w:rPr>
      </w:pPr>
    </w:p>
    <w:p w14:paraId="7EEDB60A" w14:textId="76457A3F" w:rsidR="00001971" w:rsidRDefault="00522BA1" w:rsidP="000B174E">
      <w:pPr>
        <w:pStyle w:val="Heading3"/>
        <w:rPr>
          <w:lang w:val="en-GB"/>
        </w:rPr>
      </w:pPr>
      <w:r>
        <w:rPr>
          <w:lang w:val="en-GB"/>
        </w:rPr>
        <w:t>Intervention</w:t>
      </w:r>
      <w:r w:rsidR="000B174E">
        <w:rPr>
          <w:lang w:val="en-GB"/>
        </w:rPr>
        <w:t xml:space="preserve"> study filter PubMed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89"/>
        <w:gridCol w:w="1316"/>
        <w:gridCol w:w="1530"/>
        <w:gridCol w:w="1410"/>
        <w:gridCol w:w="1513"/>
        <w:gridCol w:w="1397"/>
        <w:gridCol w:w="1440"/>
        <w:gridCol w:w="1530"/>
        <w:gridCol w:w="1669"/>
      </w:tblGrid>
      <w:tr w:rsidR="000B174E" w:rsidRPr="003917C9" w14:paraId="2C071D3A" w14:textId="77777777" w:rsidTr="003D2237">
        <w:tc>
          <w:tcPr>
            <w:tcW w:w="218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06DA51B" w14:textId="1ADFAACD" w:rsidR="000B174E" w:rsidRPr="00A0758C" w:rsidRDefault="000B174E" w:rsidP="000B174E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Evidence summary</w:t>
            </w:r>
            <w:r w:rsidR="00547836">
              <w:rPr>
                <w:b/>
                <w:lang w:val="en-GB"/>
              </w:rPr>
              <w:t xml:space="preserve"> </w:t>
            </w:r>
            <w:r w:rsidR="00547836">
              <w:rPr>
                <w:b/>
                <w:lang w:val="en-GB"/>
              </w:rPr>
              <w:fldChar w:fldCharType="begin"/>
            </w:r>
            <w:r w:rsidR="008B7A41">
              <w:rPr>
                <w:b/>
                <w:lang w:val="en-GB"/>
              </w:rPr>
              <w:instrText xml:space="preserve"> ADDIN EN.CITE &lt;EndNote&gt;&lt;Cite&gt;&lt;Author&gt;Centre for Evidence-Based Practice (CEBaP)&lt;/Author&gt;&lt;Year&gt;2020&lt;/Year&gt;&lt;RecNum&gt;10&lt;/RecNum&gt;&lt;DisplayText&gt;[1]&lt;/DisplayText&gt;&lt;record&gt;&lt;rec-number&gt;10&lt;/rec-number&gt;&lt;foreign-keys&gt;&lt;key app="EN" db-id="tz2efvpr4te05aezpxpvtf0frf5t5xts2pp9" timestamp="1605795179"&gt;10&lt;/key&gt;&lt;/foreign-keys&gt;&lt;ref-type name="Web Page"&gt;12&lt;/ref-type&gt;&lt;contributors&gt;&lt;authors&gt;&lt;author&gt;Centre for Evidence-Based Practice (CEBaP),&lt;/author&gt;&lt;/authors&gt;&lt;/contributors&gt;&lt;titles&gt;&lt;title&gt;First Aid Evidence Summaries&lt;/title&gt;&lt;/titles&gt;&lt;dates&gt;&lt;year&gt;2020&lt;/year&gt;&lt;/dates&gt;&lt;pub-location&gt;Mechelen, Belgium&lt;/pub-location&gt;&lt;publisher&gt;Belgian Red Cross&lt;/publisher&gt;&lt;work-type&gt;Internet&lt;/work-type&gt;&lt;urls&gt;&lt;related-urls&gt;&lt;url&gt;https://www.cebap.org/knowledge-dissemination/first-aid-evidence-summaries/&lt;/url&gt;&lt;/related-urls&gt;&lt;/urls&gt;&lt;custom1&gt;2020&lt;/custom1&gt;&lt;custom2&gt;Nov 19th&lt;/custom2&gt;&lt;/record&gt;&lt;/Cite&gt;&lt;/EndNote&gt;</w:instrText>
            </w:r>
            <w:r w:rsidR="00547836">
              <w:rPr>
                <w:b/>
                <w:lang w:val="en-GB"/>
              </w:rPr>
              <w:fldChar w:fldCharType="separate"/>
            </w:r>
            <w:r w:rsidR="00547836">
              <w:rPr>
                <w:b/>
                <w:noProof/>
                <w:lang w:val="en-GB"/>
              </w:rPr>
              <w:t>[1]</w:t>
            </w:r>
            <w:r w:rsidR="00547836">
              <w:rPr>
                <w:b/>
                <w:lang w:val="en-GB"/>
              </w:rPr>
              <w:fldChar w:fldCharType="end"/>
            </w:r>
          </w:p>
        </w:tc>
        <w:tc>
          <w:tcPr>
            <w:tcW w:w="131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963BFE0" w14:textId="77777777" w:rsidR="000B174E" w:rsidRPr="00A0758C" w:rsidRDefault="000B174E" w:rsidP="000B174E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Original search date</w:t>
            </w:r>
          </w:p>
        </w:tc>
        <w:tc>
          <w:tcPr>
            <w:tcW w:w="153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2C4974B" w14:textId="77777777" w:rsidR="000B174E" w:rsidRPr="00A0758C" w:rsidRDefault="000B174E" w:rsidP="000B174E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Number of records retrieved from PubMed without search filter</w:t>
            </w:r>
          </w:p>
        </w:tc>
        <w:tc>
          <w:tcPr>
            <w:tcW w:w="14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AECEFF3" w14:textId="44A46791" w:rsidR="000B174E" w:rsidRPr="00A0758C" w:rsidRDefault="000B174E" w:rsidP="000B174E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 xml:space="preserve">Relevant </w:t>
            </w:r>
            <w:r w:rsidR="00522BA1">
              <w:rPr>
                <w:b/>
                <w:lang w:val="en-GB"/>
              </w:rPr>
              <w:t xml:space="preserve">intervention </w:t>
            </w:r>
            <w:r>
              <w:rPr>
                <w:b/>
                <w:lang w:val="en-GB"/>
              </w:rPr>
              <w:t>studies</w:t>
            </w:r>
            <w:r w:rsidRPr="00A0758C">
              <w:rPr>
                <w:b/>
                <w:lang w:val="en-GB"/>
              </w:rPr>
              <w:t xml:space="preserve"> identified without search filter</w:t>
            </w:r>
          </w:p>
        </w:tc>
        <w:tc>
          <w:tcPr>
            <w:tcW w:w="151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EBE1B63" w14:textId="77777777" w:rsidR="000B174E" w:rsidRPr="00A0758C" w:rsidRDefault="000B174E" w:rsidP="000B174E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Number needed to read without search filter</w:t>
            </w:r>
          </w:p>
        </w:tc>
        <w:tc>
          <w:tcPr>
            <w:tcW w:w="139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E2D8432" w14:textId="77777777" w:rsidR="000B174E" w:rsidRPr="00A0758C" w:rsidRDefault="000B174E" w:rsidP="000B174E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 xml:space="preserve">Number of records retrieved </w:t>
            </w:r>
            <w:r>
              <w:rPr>
                <w:b/>
                <w:lang w:val="en-GB"/>
              </w:rPr>
              <w:t xml:space="preserve">from PubMed </w:t>
            </w:r>
            <w:r w:rsidRPr="00A0758C">
              <w:rPr>
                <w:b/>
                <w:lang w:val="en-GB"/>
              </w:rPr>
              <w:t>when using filter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3356D32" w14:textId="0135CEED" w:rsidR="000B174E" w:rsidRPr="00A0758C" w:rsidRDefault="000B174E" w:rsidP="000B174E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 xml:space="preserve">Relevant </w:t>
            </w:r>
            <w:r w:rsidR="00522BA1">
              <w:rPr>
                <w:b/>
                <w:lang w:val="en-GB"/>
              </w:rPr>
              <w:t xml:space="preserve">intervention </w:t>
            </w:r>
            <w:r>
              <w:rPr>
                <w:b/>
                <w:lang w:val="en-GB"/>
              </w:rPr>
              <w:t>studies</w:t>
            </w:r>
            <w:r w:rsidRPr="00A0758C">
              <w:rPr>
                <w:b/>
                <w:lang w:val="en-GB"/>
              </w:rPr>
              <w:t xml:space="preserve"> identified when using filter</w:t>
            </w:r>
          </w:p>
        </w:tc>
        <w:tc>
          <w:tcPr>
            <w:tcW w:w="153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3AAFAE6" w14:textId="00384F92" w:rsidR="000B174E" w:rsidRPr="00A0758C" w:rsidRDefault="00E15A62" w:rsidP="000B174E">
            <w:pPr>
              <w:jc w:val="center"/>
              <w:rPr>
                <w:b/>
                <w:lang w:val="en-GB"/>
              </w:rPr>
            </w:pPr>
            <w:r>
              <w:rPr>
                <w:b/>
                <w:lang w:val="en-GB"/>
              </w:rPr>
              <w:t>Recall</w:t>
            </w:r>
            <w:r w:rsidR="006D3C1F">
              <w:rPr>
                <w:b/>
                <w:lang w:val="en-GB"/>
              </w:rPr>
              <w:t xml:space="preserve"> (%)</w:t>
            </w:r>
          </w:p>
        </w:tc>
        <w:tc>
          <w:tcPr>
            <w:tcW w:w="16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167F3F7" w14:textId="77777777" w:rsidR="000B174E" w:rsidRPr="00A0758C" w:rsidRDefault="000B174E" w:rsidP="000B174E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Number needed to read when using filter</w:t>
            </w:r>
          </w:p>
        </w:tc>
      </w:tr>
      <w:tr w:rsidR="000B174E" w14:paraId="19542FEC" w14:textId="77777777" w:rsidTr="007119F6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F91363" w14:textId="77777777" w:rsidR="000B174E" w:rsidRPr="000B174E" w:rsidRDefault="000B174E" w:rsidP="000B174E">
            <w:pPr>
              <w:spacing w:after="0"/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0B174E">
              <w:rPr>
                <w:rFonts w:cs="Segoe UI"/>
                <w:color w:val="000000"/>
                <w:szCs w:val="20"/>
                <w:lang w:val="en-GB"/>
              </w:rPr>
              <w:t>Disinfection &amp; wound irrigation of skin wounds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698439" w14:textId="77777777" w:rsidR="000B174E" w:rsidRDefault="000B174E" w:rsidP="000B174E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/0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024E96" w14:textId="77777777" w:rsidR="000B174E" w:rsidRDefault="000B174E" w:rsidP="000B174E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58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8D75BB" w14:textId="77777777" w:rsidR="000B174E" w:rsidRDefault="000B174E" w:rsidP="000B174E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EA6B58" w14:textId="77777777" w:rsidR="000B174E" w:rsidRDefault="000B174E" w:rsidP="000B174E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2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24B94F" w14:textId="77777777" w:rsidR="000B174E" w:rsidRDefault="000B174E" w:rsidP="000B174E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0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E5B0DE" w14:textId="77777777" w:rsidR="000B174E" w:rsidRDefault="000B174E" w:rsidP="000B174E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BEEBB9" w14:textId="72AE66A1" w:rsidR="000B174E" w:rsidRDefault="00075297" w:rsidP="000B174E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65ED7A" w14:textId="77777777" w:rsidR="000B174E" w:rsidRDefault="000B174E" w:rsidP="000B174E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2</w:t>
            </w:r>
          </w:p>
        </w:tc>
      </w:tr>
      <w:tr w:rsidR="000B174E" w14:paraId="2B9952BC" w14:textId="77777777" w:rsidTr="007119F6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BF38F7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Helmet removal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F93977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4/0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1E6CFC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26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47E8D3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BBA1FE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2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428814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0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6B5C4E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C0EB89" w14:textId="27A411FF" w:rsidR="000B174E" w:rsidRDefault="00075297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18C063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5</w:t>
            </w:r>
          </w:p>
        </w:tc>
      </w:tr>
      <w:tr w:rsidR="000B174E" w14:paraId="217C1A27" w14:textId="77777777" w:rsidTr="007119F6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07B5B0" w14:textId="77777777" w:rsidR="000B174E" w:rsidRPr="000B174E" w:rsidRDefault="000B174E" w:rsidP="000B174E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0B174E">
              <w:rPr>
                <w:rFonts w:cs="Segoe UI"/>
                <w:color w:val="000000"/>
                <w:szCs w:val="20"/>
                <w:lang w:val="en-GB"/>
              </w:rPr>
              <w:t>Chin lift vs jaw thrust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D1EE0A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/0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A5CBF3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4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8E0CB6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8A5703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4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39176F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2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44D537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B47B4B" w14:textId="5C531F81" w:rsidR="000B174E" w:rsidRDefault="00075297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EABDB2" w14:textId="77777777" w:rsidR="000B174E" w:rsidRDefault="008517F2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N/A</w:t>
            </w:r>
          </w:p>
        </w:tc>
      </w:tr>
      <w:tr w:rsidR="000B174E" w14:paraId="15CEF618" w14:textId="77777777" w:rsidTr="007119F6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03FE65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Posture for dyspnoea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433353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6/0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14A756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04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6439DA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0C3A9A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68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30CC02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3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0F4D0E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0BFFB5" w14:textId="7BEC76B8" w:rsidR="000B174E" w:rsidRDefault="00075297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3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5D92A0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33</w:t>
            </w:r>
          </w:p>
        </w:tc>
      </w:tr>
      <w:tr w:rsidR="000B174E" w14:paraId="0A14106A" w14:textId="77777777" w:rsidTr="007119F6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C3B4D6" w14:textId="77777777" w:rsidR="000B174E" w:rsidRPr="000B174E" w:rsidRDefault="000B174E" w:rsidP="000B174E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0B174E">
              <w:rPr>
                <w:rFonts w:cs="Segoe UI"/>
                <w:color w:val="000000"/>
                <w:szCs w:val="20"/>
                <w:lang w:val="en-GB"/>
              </w:rPr>
              <w:t>Recovery position in spine injury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FD3F79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/0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78D49A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3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811B5E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03D611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3819C1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40B0D8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CD1CFF" w14:textId="39936F66" w:rsidR="000B174E" w:rsidRDefault="00075297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3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DE23E6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</w:t>
            </w:r>
          </w:p>
        </w:tc>
      </w:tr>
      <w:tr w:rsidR="000B174E" w14:paraId="1440CEEC" w14:textId="77777777" w:rsidTr="007119F6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C66E87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lastRenderedPageBreak/>
              <w:t>Manual blood pressure monitoring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8AF779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/0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44D345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17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69D0A3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75DD80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03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BF3AA3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36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394F77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AA5051" w14:textId="68256DF3" w:rsidR="000B174E" w:rsidRDefault="00075297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D7DCDD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59</w:t>
            </w:r>
          </w:p>
        </w:tc>
      </w:tr>
      <w:tr w:rsidR="000B174E" w14:paraId="258613A7" w14:textId="77777777" w:rsidTr="007119F6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4F0167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Transport spinal injury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F57718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0/11/201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E6850E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812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8B6E86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4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1BD349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3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8571BC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72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690772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4F8B90" w14:textId="7EF7F191" w:rsidR="000B174E" w:rsidRDefault="00075297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2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A9E36A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0</w:t>
            </w:r>
          </w:p>
        </w:tc>
      </w:tr>
      <w:tr w:rsidR="000B174E" w14:paraId="796BC3BD" w14:textId="77777777" w:rsidTr="007119F6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ACC5B6" w14:textId="77777777" w:rsidR="000B174E" w:rsidRPr="000B174E" w:rsidRDefault="000B174E" w:rsidP="000B174E">
            <w:pPr>
              <w:spacing w:after="0"/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0B174E">
              <w:rPr>
                <w:rFonts w:cs="Segoe UI"/>
                <w:color w:val="000000"/>
                <w:szCs w:val="20"/>
                <w:lang w:val="en-GB"/>
              </w:rPr>
              <w:t>Burns: deroofing or aspiration of blisters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299B01" w14:textId="77777777" w:rsidR="000B174E" w:rsidRDefault="000B174E" w:rsidP="000B174E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0/1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2C3E91" w14:textId="77777777" w:rsidR="000B174E" w:rsidRDefault="000B174E" w:rsidP="000B174E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64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692C46" w14:textId="77777777" w:rsidR="000B174E" w:rsidRDefault="000B174E" w:rsidP="000B174E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D44CFB" w14:textId="77777777" w:rsidR="000B174E" w:rsidRDefault="000B174E" w:rsidP="000B174E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64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99DA9B" w14:textId="77777777" w:rsidR="000B174E" w:rsidRDefault="000B174E" w:rsidP="000B174E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64203C" w14:textId="77777777" w:rsidR="000B174E" w:rsidRDefault="000B174E" w:rsidP="000B174E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3572EB" w14:textId="08FB5645" w:rsidR="000B174E" w:rsidRDefault="00075297" w:rsidP="000B174E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866208" w14:textId="77777777" w:rsidR="000B174E" w:rsidRDefault="008517F2" w:rsidP="000B174E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N/A</w:t>
            </w:r>
          </w:p>
        </w:tc>
      </w:tr>
      <w:tr w:rsidR="000B174E" w14:paraId="7C57889B" w14:textId="77777777" w:rsidTr="007119F6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412D29" w14:textId="77777777" w:rsidR="000B174E" w:rsidRPr="000B174E" w:rsidRDefault="000B174E" w:rsidP="000B174E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0B174E">
              <w:rPr>
                <w:rFonts w:cs="Segoe UI"/>
                <w:color w:val="000000"/>
                <w:szCs w:val="20"/>
                <w:lang w:val="en-GB"/>
              </w:rPr>
              <w:t>Burns: Eye decontamination after pepper spray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6E4F57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/1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E6A775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7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B2E7E1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767B4E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9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652DA3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9498F0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BBF70C" w14:textId="2D293BA8" w:rsidR="000B174E" w:rsidRDefault="00075297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014240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</w:t>
            </w:r>
          </w:p>
        </w:tc>
      </w:tr>
      <w:tr w:rsidR="000B174E" w14:paraId="7B3A4B98" w14:textId="77777777" w:rsidTr="007119F6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20B013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Burns: Hydration for sunburn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0F95DB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0/1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F4BAF0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37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B474DD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F3F683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9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44CA38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6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0E9CE3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A5826F" w14:textId="21E2646A" w:rsidR="000B174E" w:rsidRDefault="00075297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89D197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3</w:t>
            </w:r>
          </w:p>
        </w:tc>
      </w:tr>
      <w:tr w:rsidR="000B174E" w14:paraId="57279D8A" w14:textId="77777777" w:rsidTr="007119F6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72F9D6" w14:textId="77777777" w:rsidR="000B174E" w:rsidRPr="000B174E" w:rsidRDefault="000B174E" w:rsidP="000B174E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0B174E">
              <w:rPr>
                <w:rFonts w:cs="Segoe UI"/>
                <w:color w:val="000000"/>
                <w:szCs w:val="20"/>
                <w:lang w:val="en-GB"/>
              </w:rPr>
              <w:t>Burns: Sunscreen(+insect repellent) for sunburn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E744B6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5/1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43B5E9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516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A68388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10FB14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52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7D2614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85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2A91D4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292D36" w14:textId="0532FBD2" w:rsidR="000B174E" w:rsidRDefault="00075297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B83721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4</w:t>
            </w:r>
          </w:p>
        </w:tc>
      </w:tr>
      <w:tr w:rsidR="000B174E" w14:paraId="180A8169" w14:textId="77777777" w:rsidTr="007119F6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D3ABF3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Burns: Polypodium leucotomos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784392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9/1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C51E04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6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1D6176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30B5D2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BC1DD8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D1B82B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931527" w14:textId="0FF35B71" w:rsidR="000B174E" w:rsidRDefault="00075297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9F303E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</w:tr>
      <w:tr w:rsidR="000B174E" w14:paraId="2913FB3E" w14:textId="77777777" w:rsidTr="007119F6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13462D" w14:textId="77777777" w:rsidR="000B174E" w:rsidRPr="000B174E" w:rsidRDefault="000B174E" w:rsidP="000B174E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0B174E">
              <w:rPr>
                <w:rFonts w:cs="Segoe UI"/>
                <w:color w:val="000000"/>
                <w:szCs w:val="20"/>
                <w:lang w:val="en-GB"/>
              </w:rPr>
              <w:t>Bites&amp;Stings: Household treatments for bee/wasp sting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780C8F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/06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86861D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01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D40144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417BEC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01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3BEDFE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2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25FA45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FF1078" w14:textId="0607C1B7" w:rsidR="000B174E" w:rsidRDefault="00075297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27988C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2</w:t>
            </w:r>
          </w:p>
        </w:tc>
      </w:tr>
      <w:tr w:rsidR="000B174E" w14:paraId="0A8B26FB" w14:textId="77777777" w:rsidTr="007119F6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9A3ED4" w14:textId="77777777" w:rsidR="000B174E" w:rsidRPr="000B174E" w:rsidRDefault="000B174E" w:rsidP="000B174E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0B174E">
              <w:rPr>
                <w:rFonts w:cs="Segoe UI"/>
                <w:color w:val="000000"/>
                <w:szCs w:val="20"/>
                <w:lang w:val="en-GB"/>
              </w:rPr>
              <w:t>Bites&amp;Stings: Stinger removal for bee/wasp sting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694BE4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2/07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9153DA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03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4AACEE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D92564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03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7C3BA1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0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086236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AC797A" w14:textId="729F3DC7" w:rsidR="000B174E" w:rsidRDefault="00075297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BCF837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0</w:t>
            </w:r>
          </w:p>
        </w:tc>
      </w:tr>
      <w:tr w:rsidR="000B174E" w14:paraId="3F23373F" w14:textId="77777777" w:rsidTr="007119F6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632C39" w14:textId="77777777" w:rsidR="000B174E" w:rsidRPr="000B174E" w:rsidRDefault="000B174E" w:rsidP="000B174E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0B174E">
              <w:rPr>
                <w:rFonts w:cs="Segoe UI"/>
                <w:color w:val="000000"/>
                <w:szCs w:val="20"/>
                <w:lang w:val="en-GB"/>
              </w:rPr>
              <w:t>Bites&amp;Stings: Topical aspirin for bee/wasp sting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A453A8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/07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2A42C7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50919A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EE9B75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CEC187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E332B5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1D1B5A" w14:textId="6211F340" w:rsidR="000B174E" w:rsidRDefault="00075297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AF1E1E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</w:tr>
      <w:tr w:rsidR="000B174E" w14:paraId="41CEA8BE" w14:textId="77777777" w:rsidTr="007119F6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0B3744" w14:textId="77777777" w:rsidR="000B174E" w:rsidRPr="000B174E" w:rsidRDefault="000B174E" w:rsidP="000B174E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0B174E">
              <w:rPr>
                <w:rFonts w:cs="Segoe UI"/>
                <w:color w:val="000000"/>
                <w:szCs w:val="20"/>
                <w:lang w:val="en-GB"/>
              </w:rPr>
              <w:t>Bites&amp;Stings: Dog bite prevention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53FB33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7/09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D8C903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31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A4711A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93B356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89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53A942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30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91199A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8FED82" w14:textId="65ADD71B" w:rsidR="000B174E" w:rsidRDefault="00075297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974F6C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8</w:t>
            </w:r>
          </w:p>
        </w:tc>
      </w:tr>
      <w:tr w:rsidR="000B174E" w14:paraId="557FA3EA" w14:textId="77777777" w:rsidTr="007119F6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2C57F1" w14:textId="77777777" w:rsidR="000B174E" w:rsidRPr="000B174E" w:rsidRDefault="000B174E" w:rsidP="000B174E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0B174E">
              <w:rPr>
                <w:rFonts w:cs="Segoe UI"/>
                <w:color w:val="000000"/>
                <w:szCs w:val="20"/>
                <w:lang w:val="en-GB"/>
              </w:rPr>
              <w:lastRenderedPageBreak/>
              <w:t>Bites&amp;Stings: Wristbands for insect stings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368701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4/10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E5EBA9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8E7203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B898BB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C82E40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A331CD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BA7C88" w14:textId="5922267C" w:rsidR="000B174E" w:rsidRDefault="00075297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485F5F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</w:tr>
      <w:tr w:rsidR="000B174E" w14:paraId="0741A4B2" w14:textId="77777777" w:rsidTr="007119F6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C03122" w14:textId="77777777" w:rsidR="000B174E" w:rsidRPr="000B174E" w:rsidRDefault="000B174E" w:rsidP="000B174E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0B174E">
              <w:rPr>
                <w:rFonts w:cs="Segoe UI"/>
                <w:color w:val="000000"/>
                <w:szCs w:val="20"/>
                <w:lang w:val="en-GB"/>
              </w:rPr>
              <w:t>Bites&amp;Stings: Washing/wet comb for lice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29B920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/10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AFB6F3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64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0A5634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99DF22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6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11F7D0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9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5CC5F3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22B784" w14:textId="0E2B50AC" w:rsidR="000B174E" w:rsidRDefault="00075297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E744A8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</w:t>
            </w:r>
          </w:p>
        </w:tc>
      </w:tr>
      <w:tr w:rsidR="000B174E" w14:paraId="10136069" w14:textId="77777777" w:rsidTr="007119F6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57F4F6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Bites&amp;Stings: Pediculicides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5D7954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/10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045E02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18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977268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5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0CC70A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5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3C9A82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49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0038D5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91016C" w14:textId="2EC27FFF" w:rsidR="000B174E" w:rsidRDefault="00075297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F04F00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</w:t>
            </w:r>
          </w:p>
        </w:tc>
      </w:tr>
      <w:tr w:rsidR="000B174E" w14:paraId="1D7C5490" w14:textId="77777777" w:rsidTr="007119F6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665277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Bites&amp;Stings: Candles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769385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8/09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062B8E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5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C1E968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2440AE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D21D78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C1384C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997BD4" w14:textId="76B5253D" w:rsidR="000B174E" w:rsidRDefault="00075297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301AAE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</w:tr>
      <w:tr w:rsidR="000B174E" w14:paraId="4D82F14F" w14:textId="77777777" w:rsidTr="007119F6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C4D980" w14:textId="77777777" w:rsidR="000B174E" w:rsidRPr="000B174E" w:rsidRDefault="000B174E" w:rsidP="000B174E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0B174E">
              <w:rPr>
                <w:rFonts w:cs="Segoe UI"/>
                <w:color w:val="000000"/>
                <w:szCs w:val="20"/>
                <w:lang w:val="en-GB"/>
              </w:rPr>
              <w:t>Bites&amp;Stings: Ice for scorpion sting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D8DE64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/10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D86278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4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465BA7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36E923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4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9ACAE5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666B3D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2CD7E8" w14:textId="1E627991" w:rsidR="000B174E" w:rsidRDefault="00075297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63A378" w14:textId="77777777" w:rsidR="000B174E" w:rsidRDefault="000B174E" w:rsidP="000B174E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</w:t>
            </w:r>
          </w:p>
        </w:tc>
      </w:tr>
    </w:tbl>
    <w:p w14:paraId="33703ED0" w14:textId="77777777" w:rsidR="000B174E" w:rsidRDefault="000B174E" w:rsidP="009009B3">
      <w:pPr>
        <w:rPr>
          <w:lang w:val="en-GB"/>
        </w:rPr>
      </w:pPr>
    </w:p>
    <w:p w14:paraId="7426869A" w14:textId="5212D748" w:rsidR="006A0B06" w:rsidRDefault="00522BA1" w:rsidP="006A0B06">
      <w:pPr>
        <w:pStyle w:val="Heading3"/>
        <w:rPr>
          <w:lang w:val="en-GB"/>
        </w:rPr>
      </w:pPr>
      <w:r>
        <w:rPr>
          <w:lang w:val="en-GB"/>
        </w:rPr>
        <w:t>Intervention</w:t>
      </w:r>
      <w:r w:rsidR="006A0B06">
        <w:rPr>
          <w:lang w:val="en-GB"/>
        </w:rPr>
        <w:t xml:space="preserve"> study filter Embas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89"/>
        <w:gridCol w:w="1316"/>
        <w:gridCol w:w="1530"/>
        <w:gridCol w:w="1410"/>
        <w:gridCol w:w="1513"/>
        <w:gridCol w:w="1397"/>
        <w:gridCol w:w="1440"/>
        <w:gridCol w:w="1530"/>
        <w:gridCol w:w="1669"/>
      </w:tblGrid>
      <w:tr w:rsidR="006A0B06" w:rsidRPr="003917C9" w14:paraId="40C8CB1D" w14:textId="77777777" w:rsidTr="008517F2">
        <w:tc>
          <w:tcPr>
            <w:tcW w:w="218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506C85F" w14:textId="76D9153E" w:rsidR="006A0B06" w:rsidRPr="00A0758C" w:rsidRDefault="006A0B06" w:rsidP="00703FC5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Evidence summary</w:t>
            </w:r>
            <w:r w:rsidR="00547836">
              <w:rPr>
                <w:b/>
                <w:lang w:val="en-GB"/>
              </w:rPr>
              <w:t xml:space="preserve"> </w:t>
            </w:r>
            <w:r w:rsidR="00547836">
              <w:rPr>
                <w:b/>
                <w:lang w:val="en-GB"/>
              </w:rPr>
              <w:fldChar w:fldCharType="begin"/>
            </w:r>
            <w:r w:rsidR="008B7A41">
              <w:rPr>
                <w:b/>
                <w:lang w:val="en-GB"/>
              </w:rPr>
              <w:instrText xml:space="preserve"> ADDIN EN.CITE &lt;EndNote&gt;&lt;Cite&gt;&lt;Author&gt;Centre for Evidence-Based Practice (CEBaP)&lt;/Author&gt;&lt;Year&gt;2020&lt;/Year&gt;&lt;RecNum&gt;10&lt;/RecNum&gt;&lt;DisplayText&gt;[1]&lt;/DisplayText&gt;&lt;record&gt;&lt;rec-number&gt;10&lt;/rec-number&gt;&lt;foreign-keys&gt;&lt;key app="EN" db-id="tz2efvpr4te05aezpxpvtf0frf5t5xts2pp9" timestamp="1605795179"&gt;10&lt;/key&gt;&lt;/foreign-keys&gt;&lt;ref-type name="Web Page"&gt;12&lt;/ref-type&gt;&lt;contributors&gt;&lt;authors&gt;&lt;author&gt;Centre for Evidence-Based Practice (CEBaP),&lt;/author&gt;&lt;/authors&gt;&lt;/contributors&gt;&lt;titles&gt;&lt;title&gt;First Aid Evidence Summaries&lt;/title&gt;&lt;/titles&gt;&lt;dates&gt;&lt;year&gt;2020&lt;/year&gt;&lt;/dates&gt;&lt;pub-location&gt;Mechelen, Belgium&lt;/pub-location&gt;&lt;publisher&gt;Belgian Red Cross&lt;/publisher&gt;&lt;work-type&gt;Internet&lt;/work-type&gt;&lt;urls&gt;&lt;related-urls&gt;&lt;url&gt;https://www.cebap.org/knowledge-dissemination/first-aid-evidence-summaries/&lt;/url&gt;&lt;/related-urls&gt;&lt;/urls&gt;&lt;custom1&gt;2020&lt;/custom1&gt;&lt;custom2&gt;Nov 19th&lt;/custom2&gt;&lt;/record&gt;&lt;/Cite&gt;&lt;/EndNote&gt;</w:instrText>
            </w:r>
            <w:r w:rsidR="00547836">
              <w:rPr>
                <w:b/>
                <w:lang w:val="en-GB"/>
              </w:rPr>
              <w:fldChar w:fldCharType="separate"/>
            </w:r>
            <w:r w:rsidR="00547836">
              <w:rPr>
                <w:b/>
                <w:noProof/>
                <w:lang w:val="en-GB"/>
              </w:rPr>
              <w:t>[1]</w:t>
            </w:r>
            <w:r w:rsidR="00547836">
              <w:rPr>
                <w:b/>
                <w:lang w:val="en-GB"/>
              </w:rPr>
              <w:fldChar w:fldCharType="end"/>
            </w:r>
          </w:p>
        </w:tc>
        <w:tc>
          <w:tcPr>
            <w:tcW w:w="131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04192E4" w14:textId="77777777" w:rsidR="006A0B06" w:rsidRPr="00A0758C" w:rsidRDefault="006A0B06" w:rsidP="00703FC5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Original search date</w:t>
            </w:r>
          </w:p>
        </w:tc>
        <w:tc>
          <w:tcPr>
            <w:tcW w:w="153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EAD1F61" w14:textId="77777777" w:rsidR="006A0B06" w:rsidRPr="00A0758C" w:rsidRDefault="006A0B06" w:rsidP="00703FC5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 xml:space="preserve">Number of records retrieved from </w:t>
            </w:r>
            <w:r w:rsidR="00D67783">
              <w:rPr>
                <w:b/>
                <w:lang w:val="en-GB"/>
              </w:rPr>
              <w:t>Embase</w:t>
            </w:r>
            <w:r w:rsidRPr="00A0758C">
              <w:rPr>
                <w:b/>
                <w:lang w:val="en-GB"/>
              </w:rPr>
              <w:t xml:space="preserve"> without search filter</w:t>
            </w:r>
          </w:p>
        </w:tc>
        <w:tc>
          <w:tcPr>
            <w:tcW w:w="14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2998B1A" w14:textId="19791B6B" w:rsidR="006A0B06" w:rsidRPr="00A0758C" w:rsidRDefault="006A0B06" w:rsidP="00703FC5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 xml:space="preserve">Relevant </w:t>
            </w:r>
            <w:r w:rsidR="00522BA1">
              <w:rPr>
                <w:b/>
                <w:lang w:val="en-GB"/>
              </w:rPr>
              <w:t>intervention</w:t>
            </w:r>
            <w:r>
              <w:rPr>
                <w:b/>
                <w:lang w:val="en-GB"/>
              </w:rPr>
              <w:t xml:space="preserve"> studies</w:t>
            </w:r>
            <w:r w:rsidRPr="00A0758C">
              <w:rPr>
                <w:b/>
                <w:lang w:val="en-GB"/>
              </w:rPr>
              <w:t xml:space="preserve"> identified without search filter</w:t>
            </w:r>
          </w:p>
        </w:tc>
        <w:tc>
          <w:tcPr>
            <w:tcW w:w="151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77A4D80" w14:textId="77777777" w:rsidR="006A0B06" w:rsidRPr="00A0758C" w:rsidRDefault="006A0B06" w:rsidP="00703FC5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Number needed to read without search filter</w:t>
            </w:r>
          </w:p>
        </w:tc>
        <w:tc>
          <w:tcPr>
            <w:tcW w:w="139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9FBCE16" w14:textId="77777777" w:rsidR="006A0B06" w:rsidRPr="00A0758C" w:rsidRDefault="006A0B06" w:rsidP="00703FC5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 xml:space="preserve">Number of records retrieved </w:t>
            </w:r>
            <w:r>
              <w:rPr>
                <w:b/>
                <w:lang w:val="en-GB"/>
              </w:rPr>
              <w:t xml:space="preserve">from </w:t>
            </w:r>
            <w:r w:rsidR="00D67783">
              <w:rPr>
                <w:b/>
                <w:lang w:val="en-GB"/>
              </w:rPr>
              <w:t>Embase</w:t>
            </w:r>
            <w:r>
              <w:rPr>
                <w:b/>
                <w:lang w:val="en-GB"/>
              </w:rPr>
              <w:t xml:space="preserve"> </w:t>
            </w:r>
            <w:r w:rsidRPr="00A0758C">
              <w:rPr>
                <w:b/>
                <w:lang w:val="en-GB"/>
              </w:rPr>
              <w:t>when using filter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C1E10BC" w14:textId="35243858" w:rsidR="006A0B06" w:rsidRPr="00A0758C" w:rsidRDefault="006A0B06" w:rsidP="00703FC5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 xml:space="preserve">Relevant </w:t>
            </w:r>
            <w:r w:rsidR="00522BA1">
              <w:rPr>
                <w:b/>
                <w:lang w:val="en-GB"/>
              </w:rPr>
              <w:t>intervention</w:t>
            </w:r>
            <w:r>
              <w:rPr>
                <w:b/>
                <w:lang w:val="en-GB"/>
              </w:rPr>
              <w:t xml:space="preserve"> studies</w:t>
            </w:r>
            <w:r w:rsidRPr="00A0758C">
              <w:rPr>
                <w:b/>
                <w:lang w:val="en-GB"/>
              </w:rPr>
              <w:t xml:space="preserve"> identified when using filter</w:t>
            </w:r>
          </w:p>
        </w:tc>
        <w:tc>
          <w:tcPr>
            <w:tcW w:w="153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874E81F" w14:textId="5E6D50F8" w:rsidR="006A0B06" w:rsidRPr="00A0758C" w:rsidRDefault="00E15A62" w:rsidP="00703FC5">
            <w:pPr>
              <w:jc w:val="center"/>
              <w:rPr>
                <w:b/>
                <w:lang w:val="en-GB"/>
              </w:rPr>
            </w:pPr>
            <w:r>
              <w:rPr>
                <w:b/>
                <w:lang w:val="en-GB"/>
              </w:rPr>
              <w:t>Recall</w:t>
            </w:r>
            <w:r w:rsidR="006D3C1F">
              <w:rPr>
                <w:b/>
                <w:lang w:val="en-GB"/>
              </w:rPr>
              <w:t xml:space="preserve"> (%)</w:t>
            </w:r>
          </w:p>
        </w:tc>
        <w:tc>
          <w:tcPr>
            <w:tcW w:w="16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7F9AF58" w14:textId="77777777" w:rsidR="006A0B06" w:rsidRPr="00A0758C" w:rsidRDefault="006A0B06" w:rsidP="00703FC5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Number needed to read when using filter</w:t>
            </w:r>
          </w:p>
        </w:tc>
      </w:tr>
      <w:tr w:rsidR="008517F2" w:rsidRPr="00703FC5" w14:paraId="357CC303" w14:textId="77777777" w:rsidTr="00415D90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24F305" w14:textId="77777777" w:rsidR="008517F2" w:rsidRPr="00703FC5" w:rsidRDefault="008517F2" w:rsidP="008517F2">
            <w:pPr>
              <w:jc w:val="center"/>
              <w:rPr>
                <w:lang w:val="en-GB"/>
              </w:rPr>
            </w:pPr>
            <w:r w:rsidRPr="00703FC5">
              <w:rPr>
                <w:lang w:val="en-GB"/>
              </w:rPr>
              <w:t>Disinfection &amp; wound irrigation of skin wounds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8BFEB4" w14:textId="77777777" w:rsidR="008517F2" w:rsidRDefault="008517F2" w:rsidP="008517F2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/0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B70AD8" w14:textId="77777777" w:rsidR="008517F2" w:rsidRDefault="008517F2" w:rsidP="008517F2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2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27D6F0" w14:textId="77777777" w:rsidR="008517F2" w:rsidRDefault="008517F2" w:rsidP="008517F2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6D8031" w14:textId="77777777" w:rsidR="008517F2" w:rsidRDefault="008517F2" w:rsidP="008517F2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1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DBAAD2" w14:textId="77777777" w:rsidR="008517F2" w:rsidRDefault="008517F2" w:rsidP="008517F2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5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351E05" w14:textId="77777777" w:rsidR="008517F2" w:rsidRDefault="008517F2" w:rsidP="008517F2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CD7697" w14:textId="42DE7270" w:rsidR="008517F2" w:rsidRDefault="00075297" w:rsidP="008517F2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5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4B515B" w14:textId="77777777" w:rsidR="008517F2" w:rsidRDefault="008517F2" w:rsidP="008517F2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9</w:t>
            </w:r>
          </w:p>
        </w:tc>
      </w:tr>
      <w:tr w:rsidR="008517F2" w14:paraId="2B6FDA24" w14:textId="77777777" w:rsidTr="00415D90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52115A" w14:textId="77777777" w:rsidR="008517F2" w:rsidRPr="005C67ED" w:rsidRDefault="008517F2" w:rsidP="008517F2">
            <w:pPr>
              <w:jc w:val="center"/>
            </w:pPr>
            <w:r w:rsidRPr="005C67ED">
              <w:t>Helmet removal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705334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4/0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34E3DB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99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162D09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CAA25D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C39970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46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E21462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34E45E" w14:textId="6AD90674" w:rsidR="008517F2" w:rsidRDefault="00075297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29D226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7</w:t>
            </w:r>
          </w:p>
        </w:tc>
      </w:tr>
      <w:tr w:rsidR="008517F2" w:rsidRPr="00703FC5" w14:paraId="1872D3F6" w14:textId="77777777" w:rsidTr="00415D90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1064DA" w14:textId="77777777" w:rsidR="008517F2" w:rsidRPr="00703FC5" w:rsidRDefault="008517F2" w:rsidP="008517F2">
            <w:pPr>
              <w:jc w:val="center"/>
              <w:rPr>
                <w:lang w:val="en-GB"/>
              </w:rPr>
            </w:pPr>
            <w:r w:rsidRPr="00703FC5">
              <w:rPr>
                <w:lang w:val="en-GB"/>
              </w:rPr>
              <w:t>Chin lift vs jaw thrust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F9EDDC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/0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271C11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7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6C777E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30E2E8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7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7DB8B9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5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244DE6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CD4F56" w14:textId="22D99331" w:rsidR="008517F2" w:rsidRDefault="00075297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698DD5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2</w:t>
            </w:r>
          </w:p>
        </w:tc>
      </w:tr>
      <w:tr w:rsidR="008517F2" w14:paraId="2A88F08C" w14:textId="77777777" w:rsidTr="00415D90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3A44F6" w14:textId="77777777" w:rsidR="008517F2" w:rsidRPr="005C67ED" w:rsidRDefault="008517F2" w:rsidP="008517F2">
            <w:pPr>
              <w:jc w:val="center"/>
            </w:pPr>
            <w:r w:rsidRPr="005C67ED">
              <w:t>Posture for dyspnoea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743482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6/0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0F4056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792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23E64D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47079D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396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FC049B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69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495773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AC7F8A" w14:textId="0FF08CCE" w:rsidR="008517F2" w:rsidRDefault="00075297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A5A3C7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51</w:t>
            </w:r>
          </w:p>
        </w:tc>
      </w:tr>
      <w:tr w:rsidR="008517F2" w:rsidRPr="00703FC5" w14:paraId="5178F5E1" w14:textId="77777777" w:rsidTr="00415D90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80E9DF" w14:textId="77777777" w:rsidR="008517F2" w:rsidRPr="00703FC5" w:rsidRDefault="008517F2" w:rsidP="008517F2">
            <w:pPr>
              <w:jc w:val="center"/>
              <w:rPr>
                <w:lang w:val="en-GB"/>
              </w:rPr>
            </w:pPr>
            <w:r w:rsidRPr="00703FC5">
              <w:rPr>
                <w:lang w:val="en-GB"/>
              </w:rPr>
              <w:t>Recovery position in spine injury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990700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/0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AE4F8F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9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2F0282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7FFBBB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3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E93237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38366F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8CFA9E" w14:textId="1A5671B0" w:rsidR="008517F2" w:rsidRDefault="00075297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3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77655F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8</w:t>
            </w:r>
          </w:p>
        </w:tc>
      </w:tr>
      <w:tr w:rsidR="008517F2" w14:paraId="35CD35AA" w14:textId="77777777" w:rsidTr="00415D90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7DA90F" w14:textId="77777777" w:rsidR="008517F2" w:rsidRPr="005C67ED" w:rsidRDefault="008517F2" w:rsidP="008517F2">
            <w:pPr>
              <w:jc w:val="center"/>
            </w:pPr>
            <w:r w:rsidRPr="005C67ED">
              <w:lastRenderedPageBreak/>
              <w:t>Manual blood pressure monitoring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CB62A3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/0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93FE46" w14:textId="77777777" w:rsidR="008517F2" w:rsidRDefault="008517F2" w:rsidP="008517F2">
            <w:pPr>
              <w:jc w:val="center"/>
              <w:rPr>
                <w:rFonts w:cs="Segoe UI"/>
                <w:szCs w:val="20"/>
              </w:rPr>
            </w:pPr>
            <w:r>
              <w:rPr>
                <w:rFonts w:cs="Segoe UI"/>
                <w:szCs w:val="20"/>
              </w:rPr>
              <w:t>1687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8EB565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D1C818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22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F629D9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6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B0174F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7B3BB7" w14:textId="01541EEB" w:rsidR="008517F2" w:rsidRDefault="00075297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AECBCB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81</w:t>
            </w:r>
          </w:p>
        </w:tc>
      </w:tr>
      <w:tr w:rsidR="008517F2" w14:paraId="0B51A27E" w14:textId="77777777" w:rsidTr="00415D90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908B9C" w14:textId="77777777" w:rsidR="008517F2" w:rsidRDefault="008517F2" w:rsidP="008517F2">
            <w:pPr>
              <w:jc w:val="center"/>
            </w:pPr>
            <w:r w:rsidRPr="005C67ED">
              <w:t>Transport spinal injury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4892C5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0/11/201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338B20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17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6D1254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1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651A33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5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AAEFC4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56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BD18DA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6F5D8D" w14:textId="1332D6C5" w:rsidR="008517F2" w:rsidRDefault="00075297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7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64DBD0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3</w:t>
            </w:r>
          </w:p>
        </w:tc>
      </w:tr>
      <w:tr w:rsidR="008517F2" w:rsidRPr="00703FC5" w14:paraId="269D3F49" w14:textId="77777777" w:rsidTr="00415D90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D36CDA" w14:textId="77777777" w:rsidR="008517F2" w:rsidRPr="00703FC5" w:rsidRDefault="008517F2" w:rsidP="008517F2">
            <w:pPr>
              <w:jc w:val="center"/>
              <w:rPr>
                <w:lang w:val="en-GB"/>
              </w:rPr>
            </w:pPr>
            <w:r w:rsidRPr="00703FC5">
              <w:rPr>
                <w:lang w:val="en-GB"/>
              </w:rPr>
              <w:t>Burns: deroofing or aspiration of blisters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03C010" w14:textId="77777777" w:rsidR="008517F2" w:rsidRDefault="008517F2" w:rsidP="008517F2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0/1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EBE99F" w14:textId="77777777" w:rsidR="008517F2" w:rsidRDefault="008517F2" w:rsidP="008517F2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23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6E615C" w14:textId="77777777" w:rsidR="008517F2" w:rsidRDefault="008517F2" w:rsidP="008517F2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99F623" w14:textId="77777777" w:rsidR="008517F2" w:rsidRDefault="008517F2" w:rsidP="008517F2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23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849652" w14:textId="77777777" w:rsidR="008517F2" w:rsidRDefault="008517F2" w:rsidP="008517F2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7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87C080" w14:textId="77777777" w:rsidR="008517F2" w:rsidRDefault="008517F2" w:rsidP="008517F2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F0B9E2" w14:textId="2065FC4A" w:rsidR="008517F2" w:rsidRDefault="00075297" w:rsidP="008517F2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17BC3D" w14:textId="77777777" w:rsidR="008517F2" w:rsidRDefault="008517F2" w:rsidP="008517F2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N/A</w:t>
            </w:r>
          </w:p>
        </w:tc>
      </w:tr>
      <w:tr w:rsidR="008517F2" w:rsidRPr="00703FC5" w14:paraId="27761E2D" w14:textId="77777777" w:rsidTr="00415D90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91A62A" w14:textId="77777777" w:rsidR="008517F2" w:rsidRPr="00703FC5" w:rsidRDefault="008517F2" w:rsidP="008517F2">
            <w:pPr>
              <w:jc w:val="center"/>
              <w:rPr>
                <w:lang w:val="en-GB"/>
              </w:rPr>
            </w:pPr>
            <w:r w:rsidRPr="00703FC5">
              <w:rPr>
                <w:lang w:val="en-GB"/>
              </w:rPr>
              <w:t>Burns: Eye decontamination after pepper spray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A08082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/1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6EE0C2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59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B12AAB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BEEB2A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0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508CA3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5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303603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94E10B" w14:textId="038C751F" w:rsidR="008517F2" w:rsidRDefault="00075297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8A0F35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2</w:t>
            </w:r>
          </w:p>
        </w:tc>
      </w:tr>
      <w:tr w:rsidR="008517F2" w:rsidRPr="00703FC5" w14:paraId="68DE428F" w14:textId="77777777" w:rsidTr="00415D90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70677B" w14:textId="77777777" w:rsidR="008517F2" w:rsidRPr="00EE5A42" w:rsidRDefault="008517F2" w:rsidP="008517F2">
            <w:pPr>
              <w:jc w:val="center"/>
            </w:pPr>
            <w:r w:rsidRPr="00EE5A42">
              <w:t>Burns: Hydration for sunburn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3ED04B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0/1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C9BBC4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3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3524F8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D824F8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1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0F2712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37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5AA373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3D3850" w14:textId="3E75D402" w:rsidR="008517F2" w:rsidRDefault="00075297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A61E1D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5</w:t>
            </w:r>
          </w:p>
        </w:tc>
      </w:tr>
      <w:tr w:rsidR="008517F2" w:rsidRPr="00703FC5" w14:paraId="4E2398FD" w14:textId="77777777" w:rsidTr="00415D90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AC43E3" w14:textId="77777777" w:rsidR="008517F2" w:rsidRPr="00703FC5" w:rsidRDefault="008517F2" w:rsidP="008517F2">
            <w:pPr>
              <w:jc w:val="center"/>
              <w:rPr>
                <w:lang w:val="en-GB"/>
              </w:rPr>
            </w:pPr>
            <w:r w:rsidRPr="00703FC5">
              <w:rPr>
                <w:lang w:val="en-GB"/>
              </w:rPr>
              <w:t>Burns: Sunscreen(+insect repellent) for sunburn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B5306F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5/1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0FEB6B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880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C71A38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45D8F2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13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A08678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87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53792C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5C3CB6" w14:textId="4953133A" w:rsidR="008517F2" w:rsidRDefault="00075297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920702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9</w:t>
            </w:r>
          </w:p>
        </w:tc>
      </w:tr>
      <w:tr w:rsidR="008517F2" w:rsidRPr="00703FC5" w14:paraId="2621B84C" w14:textId="77777777" w:rsidTr="00415D90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B103C4" w14:textId="77777777" w:rsidR="008517F2" w:rsidRPr="00EE5A42" w:rsidRDefault="008517F2" w:rsidP="008517F2">
            <w:pPr>
              <w:jc w:val="center"/>
            </w:pPr>
            <w:r w:rsidRPr="00EE5A42">
              <w:t>Burns: Polypodium leucotomos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EA5896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9/1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5538ED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0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75AC0B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561AEF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53FCBE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8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13EE86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B25AEE" w14:textId="13156699" w:rsidR="008517F2" w:rsidRDefault="00075297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7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57248B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</w:t>
            </w:r>
          </w:p>
        </w:tc>
      </w:tr>
      <w:tr w:rsidR="008517F2" w:rsidRPr="00703FC5" w14:paraId="3FFF3E19" w14:textId="77777777" w:rsidTr="00415D90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A8003E" w14:textId="77777777" w:rsidR="008517F2" w:rsidRPr="00703FC5" w:rsidRDefault="008517F2" w:rsidP="008517F2">
            <w:pPr>
              <w:jc w:val="center"/>
              <w:rPr>
                <w:lang w:val="en-GB"/>
              </w:rPr>
            </w:pPr>
            <w:r w:rsidRPr="00703FC5">
              <w:rPr>
                <w:lang w:val="en-GB"/>
              </w:rPr>
              <w:t>Bites&amp;Stings: Household treatments for bee/wasp sting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1E330D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/06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993C2E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11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A6B555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876B32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11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285DE4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39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A6CFEA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8326E9" w14:textId="370DBCD8" w:rsidR="008517F2" w:rsidRDefault="00075297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78AFDB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2</w:t>
            </w:r>
          </w:p>
        </w:tc>
      </w:tr>
      <w:tr w:rsidR="008517F2" w:rsidRPr="00703FC5" w14:paraId="3E5150A6" w14:textId="77777777" w:rsidTr="00415D90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FE213F" w14:textId="77777777" w:rsidR="008517F2" w:rsidRPr="00703FC5" w:rsidRDefault="008517F2" w:rsidP="008517F2">
            <w:pPr>
              <w:jc w:val="center"/>
              <w:rPr>
                <w:lang w:val="en-GB"/>
              </w:rPr>
            </w:pPr>
            <w:r w:rsidRPr="00703FC5">
              <w:rPr>
                <w:lang w:val="en-GB"/>
              </w:rPr>
              <w:t>Bites&amp;Stings: Stinger removal for bee/wasp sting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4E3165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2/07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C9E2C8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72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0DEC80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3695CF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72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1DFF97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32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E31215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397B62" w14:textId="25128C54" w:rsidR="008517F2" w:rsidRDefault="00075297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3F2A95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N/A</w:t>
            </w:r>
          </w:p>
        </w:tc>
      </w:tr>
      <w:tr w:rsidR="008517F2" w:rsidRPr="00703FC5" w14:paraId="7ABB4AFD" w14:textId="77777777" w:rsidTr="00415D90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8FC4D3" w14:textId="77777777" w:rsidR="008517F2" w:rsidRPr="00703FC5" w:rsidRDefault="008517F2" w:rsidP="008517F2">
            <w:pPr>
              <w:jc w:val="center"/>
              <w:rPr>
                <w:lang w:val="en-GB"/>
              </w:rPr>
            </w:pPr>
            <w:r w:rsidRPr="00703FC5">
              <w:rPr>
                <w:lang w:val="en-GB"/>
              </w:rPr>
              <w:t>Bites&amp;Stings: Topical aspirin for bee/wasp sting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7EA84C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/07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0B36B0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9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3DD7EE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917EB5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9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B6B6E7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0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938AE5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4437E8" w14:textId="539E2E88" w:rsidR="008517F2" w:rsidRDefault="00075297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21620C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</w:t>
            </w:r>
          </w:p>
        </w:tc>
      </w:tr>
      <w:tr w:rsidR="008517F2" w:rsidRPr="00703FC5" w14:paraId="758DE24F" w14:textId="77777777" w:rsidTr="00415D90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38BA93" w14:textId="77777777" w:rsidR="008517F2" w:rsidRPr="00703FC5" w:rsidRDefault="008517F2" w:rsidP="008517F2">
            <w:pPr>
              <w:jc w:val="center"/>
              <w:rPr>
                <w:lang w:val="en-GB"/>
              </w:rPr>
            </w:pPr>
            <w:r w:rsidRPr="00703FC5">
              <w:rPr>
                <w:lang w:val="en-GB"/>
              </w:rPr>
              <w:t>Bites&amp;Stings: Dog bite prevention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5AA48B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7/09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674E2C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482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2EDA7B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807B20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96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003751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16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56FD36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3CD1D8" w14:textId="766C0433" w:rsidR="008517F2" w:rsidRDefault="00075297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4AFB0D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3</w:t>
            </w:r>
          </w:p>
        </w:tc>
      </w:tr>
      <w:tr w:rsidR="008517F2" w:rsidRPr="00703FC5" w14:paraId="24EDE3C7" w14:textId="77777777" w:rsidTr="00415D90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2FE091" w14:textId="77777777" w:rsidR="008517F2" w:rsidRPr="00703FC5" w:rsidRDefault="008517F2" w:rsidP="008517F2">
            <w:pPr>
              <w:jc w:val="center"/>
              <w:rPr>
                <w:lang w:val="en-GB"/>
              </w:rPr>
            </w:pPr>
            <w:r w:rsidRPr="00703FC5">
              <w:rPr>
                <w:lang w:val="en-GB"/>
              </w:rPr>
              <w:lastRenderedPageBreak/>
              <w:t>Bites&amp;Stings: Wristbands for insect stings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C6FBDC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4/10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B8F0F3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0085CD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19D60D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357C9F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FAE00B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71B845" w14:textId="28EA0ED7" w:rsidR="008517F2" w:rsidRDefault="00075297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B72AB4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</w:tr>
      <w:tr w:rsidR="008517F2" w:rsidRPr="00703FC5" w14:paraId="381788FC" w14:textId="77777777" w:rsidTr="00415D90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481F76" w14:textId="77777777" w:rsidR="008517F2" w:rsidRPr="00703FC5" w:rsidRDefault="008517F2" w:rsidP="008517F2">
            <w:pPr>
              <w:jc w:val="center"/>
              <w:rPr>
                <w:lang w:val="en-GB"/>
              </w:rPr>
            </w:pPr>
            <w:r w:rsidRPr="00703FC5">
              <w:rPr>
                <w:lang w:val="en-GB"/>
              </w:rPr>
              <w:t>Bites&amp;Stings: Washing/wet comb for lice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EBC75C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/10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4BF7ED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34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732154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D27260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3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7AA510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5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1B4EFF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B273F7" w14:textId="364820C1" w:rsidR="008517F2" w:rsidRDefault="00075297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1790B7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5</w:t>
            </w:r>
          </w:p>
        </w:tc>
      </w:tr>
      <w:tr w:rsidR="008517F2" w:rsidRPr="00703FC5" w14:paraId="30AC69AB" w14:textId="77777777" w:rsidTr="00415D90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EEF07A" w14:textId="77777777" w:rsidR="008517F2" w:rsidRPr="00EE5A42" w:rsidRDefault="008517F2" w:rsidP="008517F2">
            <w:pPr>
              <w:jc w:val="center"/>
            </w:pPr>
            <w:r w:rsidRPr="00EE5A42">
              <w:t>Bites&amp;Stings: Pediculicides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8C7CB8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/10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99772F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336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7E25D4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3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7E3B77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3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BC0B0A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37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004B0F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4C62C8" w14:textId="081D4D01" w:rsidR="008517F2" w:rsidRDefault="00075297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2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764E74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3</w:t>
            </w:r>
          </w:p>
        </w:tc>
      </w:tr>
      <w:tr w:rsidR="008517F2" w:rsidRPr="00703FC5" w14:paraId="5D67AEAF" w14:textId="77777777" w:rsidTr="00415D90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5EA16E" w14:textId="77777777" w:rsidR="008517F2" w:rsidRPr="000C0130" w:rsidRDefault="008517F2" w:rsidP="008517F2">
            <w:pPr>
              <w:jc w:val="center"/>
            </w:pPr>
            <w:r w:rsidRPr="000C0130">
              <w:t>Bites&amp;Stings: Candles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63F0C6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8/09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18A06A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4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CEDD19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04D2B5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1466A9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9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B33372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C94BEC" w14:textId="671FDE60" w:rsidR="008517F2" w:rsidRDefault="00075297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72565B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</w:tr>
      <w:tr w:rsidR="008517F2" w:rsidRPr="00703FC5" w14:paraId="69100D14" w14:textId="77777777" w:rsidTr="00415D90">
        <w:tc>
          <w:tcPr>
            <w:tcW w:w="2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A5504E" w14:textId="77777777" w:rsidR="008517F2" w:rsidRPr="00703FC5" w:rsidRDefault="008517F2" w:rsidP="008517F2">
            <w:pPr>
              <w:jc w:val="center"/>
              <w:rPr>
                <w:lang w:val="en-GB"/>
              </w:rPr>
            </w:pPr>
            <w:r w:rsidRPr="00703FC5">
              <w:rPr>
                <w:lang w:val="en-GB"/>
              </w:rPr>
              <w:t>Bites&amp;Stings: Ice for scorpion sting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06AD47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/10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328130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0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930D24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6BFDEA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0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F8B9B3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5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F8CAA5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82BB6A" w14:textId="4CA2FFDC" w:rsidR="008517F2" w:rsidRDefault="00075297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5C9013" w14:textId="77777777" w:rsidR="008517F2" w:rsidRDefault="008517F2" w:rsidP="008517F2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5</w:t>
            </w:r>
          </w:p>
        </w:tc>
      </w:tr>
    </w:tbl>
    <w:p w14:paraId="27D2B2DA" w14:textId="77777777" w:rsidR="006A0B06" w:rsidRDefault="006A0B06" w:rsidP="009009B3">
      <w:pPr>
        <w:rPr>
          <w:lang w:val="en-GB"/>
        </w:rPr>
      </w:pPr>
    </w:p>
    <w:p w14:paraId="59240EF7" w14:textId="77777777" w:rsidR="008A3E7E" w:rsidRDefault="008A3E7E" w:rsidP="008A3E7E">
      <w:pPr>
        <w:pStyle w:val="Heading3"/>
        <w:rPr>
          <w:lang w:val="en-GB"/>
        </w:rPr>
      </w:pPr>
      <w:r>
        <w:rPr>
          <w:lang w:val="en-GB"/>
        </w:rPr>
        <w:t>Observational study filter PubMed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89"/>
        <w:gridCol w:w="1316"/>
        <w:gridCol w:w="1530"/>
        <w:gridCol w:w="1410"/>
        <w:gridCol w:w="1513"/>
        <w:gridCol w:w="1397"/>
        <w:gridCol w:w="1440"/>
        <w:gridCol w:w="1530"/>
        <w:gridCol w:w="1669"/>
      </w:tblGrid>
      <w:tr w:rsidR="008A3E7E" w:rsidRPr="003917C9" w14:paraId="179F51E7" w14:textId="77777777" w:rsidTr="005C0EFD">
        <w:tc>
          <w:tcPr>
            <w:tcW w:w="2189" w:type="dxa"/>
            <w:shd w:val="clear" w:color="auto" w:fill="auto"/>
            <w:vAlign w:val="center"/>
          </w:tcPr>
          <w:p w14:paraId="575EF54B" w14:textId="7A1B71F2" w:rsidR="008A3E7E" w:rsidRPr="00A0758C" w:rsidRDefault="008A3E7E" w:rsidP="005C0EFD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Evidence summary</w:t>
            </w:r>
            <w:r w:rsidR="00547836">
              <w:rPr>
                <w:b/>
                <w:lang w:val="en-GB"/>
              </w:rPr>
              <w:t xml:space="preserve"> </w:t>
            </w:r>
            <w:r w:rsidR="00547836">
              <w:rPr>
                <w:b/>
                <w:lang w:val="en-GB"/>
              </w:rPr>
              <w:fldChar w:fldCharType="begin"/>
            </w:r>
            <w:r w:rsidR="008B7A41">
              <w:rPr>
                <w:b/>
                <w:lang w:val="en-GB"/>
              </w:rPr>
              <w:instrText xml:space="preserve"> ADDIN EN.CITE &lt;EndNote&gt;&lt;Cite&gt;&lt;Author&gt;Centre for Evidence-Based Practice (CEBaP)&lt;/Author&gt;&lt;Year&gt;2020&lt;/Year&gt;&lt;RecNum&gt;10&lt;/RecNum&gt;&lt;DisplayText&gt;[1]&lt;/DisplayText&gt;&lt;record&gt;&lt;rec-number&gt;10&lt;/rec-number&gt;&lt;foreign-keys&gt;&lt;key app="EN" db-id="tz2efvpr4te05aezpxpvtf0frf5t5xts2pp9" timestamp="1605795179"&gt;10&lt;/key&gt;&lt;/foreign-keys&gt;&lt;ref-type name="Web Page"&gt;12&lt;/ref-type&gt;&lt;contributors&gt;&lt;authors&gt;&lt;author&gt;Centre for Evidence-Based Practice (CEBaP),&lt;/author&gt;&lt;/authors&gt;&lt;/contributors&gt;&lt;titles&gt;&lt;title&gt;First Aid Evidence Summaries&lt;/title&gt;&lt;/titles&gt;&lt;dates&gt;&lt;year&gt;2020&lt;/year&gt;&lt;/dates&gt;&lt;pub-location&gt;Mechelen, Belgium&lt;/pub-location&gt;&lt;publisher&gt;Belgian Red Cross&lt;/publisher&gt;&lt;work-type&gt;Internet&lt;/work-type&gt;&lt;urls&gt;&lt;related-urls&gt;&lt;url&gt;https://www.cebap.org/knowledge-dissemination/first-aid-evidence-summaries/&lt;/url&gt;&lt;/related-urls&gt;&lt;/urls&gt;&lt;custom1&gt;2020&lt;/custom1&gt;&lt;custom2&gt;Nov 19th&lt;/custom2&gt;&lt;/record&gt;&lt;/Cite&gt;&lt;/EndNote&gt;</w:instrText>
            </w:r>
            <w:r w:rsidR="00547836">
              <w:rPr>
                <w:b/>
                <w:lang w:val="en-GB"/>
              </w:rPr>
              <w:fldChar w:fldCharType="separate"/>
            </w:r>
            <w:r w:rsidR="00547836">
              <w:rPr>
                <w:b/>
                <w:noProof/>
                <w:lang w:val="en-GB"/>
              </w:rPr>
              <w:t>[1]</w:t>
            </w:r>
            <w:r w:rsidR="00547836">
              <w:rPr>
                <w:b/>
                <w:lang w:val="en-GB"/>
              </w:rPr>
              <w:fldChar w:fldCharType="end"/>
            </w:r>
          </w:p>
        </w:tc>
        <w:tc>
          <w:tcPr>
            <w:tcW w:w="1316" w:type="dxa"/>
            <w:shd w:val="clear" w:color="auto" w:fill="auto"/>
            <w:vAlign w:val="center"/>
          </w:tcPr>
          <w:p w14:paraId="70F516BC" w14:textId="77777777" w:rsidR="008A3E7E" w:rsidRPr="00A0758C" w:rsidRDefault="008A3E7E" w:rsidP="005C0EFD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Original search date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057617FF" w14:textId="77777777" w:rsidR="008A3E7E" w:rsidRPr="00A0758C" w:rsidRDefault="008A3E7E" w:rsidP="005C0EFD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Number of records retrieved from PubMed without search filter</w:t>
            </w:r>
          </w:p>
        </w:tc>
        <w:tc>
          <w:tcPr>
            <w:tcW w:w="1410" w:type="dxa"/>
            <w:shd w:val="clear" w:color="auto" w:fill="auto"/>
            <w:vAlign w:val="center"/>
          </w:tcPr>
          <w:p w14:paraId="1E83421E" w14:textId="371078FB" w:rsidR="008A3E7E" w:rsidRPr="00A0758C" w:rsidRDefault="008A3E7E" w:rsidP="005C0EFD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 xml:space="preserve">Relevant </w:t>
            </w:r>
            <w:r w:rsidR="00522BA1">
              <w:rPr>
                <w:b/>
                <w:lang w:val="en-GB"/>
              </w:rPr>
              <w:t xml:space="preserve">observational </w:t>
            </w:r>
            <w:r>
              <w:rPr>
                <w:b/>
                <w:lang w:val="en-GB"/>
              </w:rPr>
              <w:t>studies</w:t>
            </w:r>
            <w:r w:rsidRPr="00A0758C">
              <w:rPr>
                <w:b/>
                <w:lang w:val="en-GB"/>
              </w:rPr>
              <w:t xml:space="preserve"> identified without search filter</w:t>
            </w:r>
          </w:p>
        </w:tc>
        <w:tc>
          <w:tcPr>
            <w:tcW w:w="1513" w:type="dxa"/>
            <w:shd w:val="clear" w:color="auto" w:fill="auto"/>
            <w:vAlign w:val="center"/>
          </w:tcPr>
          <w:p w14:paraId="2C8C4062" w14:textId="77777777" w:rsidR="008A3E7E" w:rsidRPr="00A0758C" w:rsidRDefault="008A3E7E" w:rsidP="005C0EFD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Number needed to read without search filter</w:t>
            </w:r>
          </w:p>
        </w:tc>
        <w:tc>
          <w:tcPr>
            <w:tcW w:w="1397" w:type="dxa"/>
            <w:shd w:val="clear" w:color="auto" w:fill="auto"/>
            <w:vAlign w:val="center"/>
          </w:tcPr>
          <w:p w14:paraId="1B8EAE05" w14:textId="77777777" w:rsidR="008A3E7E" w:rsidRPr="00A0758C" w:rsidRDefault="008A3E7E" w:rsidP="005C0EFD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 xml:space="preserve">Number of records retrieved </w:t>
            </w:r>
            <w:r>
              <w:rPr>
                <w:b/>
                <w:lang w:val="en-GB"/>
              </w:rPr>
              <w:t xml:space="preserve">from PubMed </w:t>
            </w:r>
            <w:r w:rsidRPr="00A0758C">
              <w:rPr>
                <w:b/>
                <w:lang w:val="en-GB"/>
              </w:rPr>
              <w:t>when using filter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4BB6B50E" w14:textId="7237990F" w:rsidR="008A3E7E" w:rsidRPr="00A0758C" w:rsidRDefault="008A3E7E" w:rsidP="005C0EFD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 xml:space="preserve">Relevant </w:t>
            </w:r>
            <w:r w:rsidR="00522BA1">
              <w:rPr>
                <w:b/>
                <w:lang w:val="en-GB"/>
              </w:rPr>
              <w:t>observational</w:t>
            </w:r>
            <w:r>
              <w:rPr>
                <w:b/>
                <w:lang w:val="en-GB"/>
              </w:rPr>
              <w:t xml:space="preserve"> studies</w:t>
            </w:r>
            <w:r w:rsidRPr="00A0758C">
              <w:rPr>
                <w:b/>
                <w:lang w:val="en-GB"/>
              </w:rPr>
              <w:t xml:space="preserve"> identified when using filter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3B4CBF9D" w14:textId="65E202F1" w:rsidR="008A3E7E" w:rsidRPr="00A0758C" w:rsidRDefault="00E15A62" w:rsidP="005C0EFD">
            <w:pPr>
              <w:jc w:val="center"/>
              <w:rPr>
                <w:b/>
                <w:lang w:val="en-GB"/>
              </w:rPr>
            </w:pPr>
            <w:r>
              <w:rPr>
                <w:b/>
                <w:lang w:val="en-GB"/>
              </w:rPr>
              <w:t>Recall</w:t>
            </w:r>
            <w:r w:rsidR="006D3C1F">
              <w:rPr>
                <w:b/>
                <w:lang w:val="en-GB"/>
              </w:rPr>
              <w:t xml:space="preserve"> (%)</w:t>
            </w:r>
          </w:p>
        </w:tc>
        <w:tc>
          <w:tcPr>
            <w:tcW w:w="1669" w:type="dxa"/>
            <w:shd w:val="clear" w:color="auto" w:fill="auto"/>
            <w:vAlign w:val="center"/>
          </w:tcPr>
          <w:p w14:paraId="0A5FC899" w14:textId="77777777" w:rsidR="008A3E7E" w:rsidRPr="00A0758C" w:rsidRDefault="008A3E7E" w:rsidP="005C0EFD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Number needed to read when using filter</w:t>
            </w:r>
          </w:p>
        </w:tc>
      </w:tr>
      <w:tr w:rsidR="005C0EFD" w:rsidRPr="00A0758C" w14:paraId="6AE76595" w14:textId="77777777" w:rsidTr="005C0EFD">
        <w:tc>
          <w:tcPr>
            <w:tcW w:w="2189" w:type="dxa"/>
            <w:shd w:val="clear" w:color="auto" w:fill="auto"/>
            <w:vAlign w:val="center"/>
          </w:tcPr>
          <w:p w14:paraId="5615C6DC" w14:textId="77777777" w:rsidR="005C0EFD" w:rsidRDefault="005C0EFD" w:rsidP="005C0EFD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Psychological First Aid</w:t>
            </w:r>
          </w:p>
        </w:tc>
        <w:tc>
          <w:tcPr>
            <w:tcW w:w="1316" w:type="dxa"/>
            <w:shd w:val="clear" w:color="auto" w:fill="auto"/>
            <w:vAlign w:val="center"/>
          </w:tcPr>
          <w:p w14:paraId="1C7ACBC0" w14:textId="77777777" w:rsidR="005C0EFD" w:rsidRDefault="005C0EFD" w:rsidP="005C0EFD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/12/2018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2DE758D2" w14:textId="77777777" w:rsidR="005C0EFD" w:rsidRDefault="005C0EFD" w:rsidP="005C0EFD">
            <w:pPr>
              <w:tabs>
                <w:tab w:val="left" w:pos="586"/>
              </w:tabs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9</w:t>
            </w:r>
          </w:p>
        </w:tc>
        <w:tc>
          <w:tcPr>
            <w:tcW w:w="1410" w:type="dxa"/>
            <w:shd w:val="clear" w:color="auto" w:fill="auto"/>
            <w:vAlign w:val="center"/>
          </w:tcPr>
          <w:p w14:paraId="1F47427D" w14:textId="77777777" w:rsidR="005C0EFD" w:rsidRDefault="005C0EFD" w:rsidP="005C0EFD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shd w:val="clear" w:color="auto" w:fill="auto"/>
            <w:vAlign w:val="center"/>
          </w:tcPr>
          <w:p w14:paraId="0BCE72DB" w14:textId="77777777" w:rsidR="005C0EFD" w:rsidRDefault="005C0EFD" w:rsidP="005C0EFD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9</w:t>
            </w:r>
          </w:p>
        </w:tc>
        <w:tc>
          <w:tcPr>
            <w:tcW w:w="1397" w:type="dxa"/>
            <w:shd w:val="clear" w:color="auto" w:fill="auto"/>
            <w:vAlign w:val="center"/>
          </w:tcPr>
          <w:p w14:paraId="0A18ECF1" w14:textId="77777777" w:rsidR="005C0EFD" w:rsidRDefault="005C0EFD" w:rsidP="005C0EFD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0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7946818F" w14:textId="77777777" w:rsidR="005C0EFD" w:rsidRDefault="005C0EFD" w:rsidP="005C0EFD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20E54B01" w14:textId="243E85D9" w:rsidR="005C0EFD" w:rsidRDefault="009A3385" w:rsidP="005C0EFD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shd w:val="clear" w:color="auto" w:fill="auto"/>
            <w:vAlign w:val="center"/>
          </w:tcPr>
          <w:p w14:paraId="177B292D" w14:textId="77777777" w:rsidR="005C0EFD" w:rsidRDefault="005C0EFD" w:rsidP="005C0EFD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0</w:t>
            </w:r>
          </w:p>
        </w:tc>
      </w:tr>
      <w:tr w:rsidR="005C0EFD" w:rsidRPr="00A0758C" w14:paraId="72189462" w14:textId="77777777" w:rsidTr="005C0EFD">
        <w:tc>
          <w:tcPr>
            <w:tcW w:w="2189" w:type="dxa"/>
            <w:shd w:val="clear" w:color="auto" w:fill="auto"/>
            <w:vAlign w:val="center"/>
          </w:tcPr>
          <w:p w14:paraId="4A30F4D9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ABCDE</w:t>
            </w:r>
          </w:p>
        </w:tc>
        <w:tc>
          <w:tcPr>
            <w:tcW w:w="1316" w:type="dxa"/>
            <w:shd w:val="clear" w:color="auto" w:fill="auto"/>
            <w:vAlign w:val="center"/>
          </w:tcPr>
          <w:p w14:paraId="532DFC14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6/11/2018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262C5D8A" w14:textId="77777777" w:rsidR="005C0EFD" w:rsidRDefault="005C0EFD" w:rsidP="005C0EFD">
            <w:pPr>
              <w:tabs>
                <w:tab w:val="left" w:pos="586"/>
              </w:tabs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8</w:t>
            </w:r>
          </w:p>
        </w:tc>
        <w:tc>
          <w:tcPr>
            <w:tcW w:w="1410" w:type="dxa"/>
            <w:shd w:val="clear" w:color="auto" w:fill="auto"/>
            <w:vAlign w:val="center"/>
          </w:tcPr>
          <w:p w14:paraId="0F0D3B8C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shd w:val="clear" w:color="auto" w:fill="auto"/>
            <w:vAlign w:val="center"/>
          </w:tcPr>
          <w:p w14:paraId="09B2171F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8</w:t>
            </w:r>
          </w:p>
        </w:tc>
        <w:tc>
          <w:tcPr>
            <w:tcW w:w="1397" w:type="dxa"/>
            <w:shd w:val="clear" w:color="auto" w:fill="auto"/>
            <w:vAlign w:val="center"/>
          </w:tcPr>
          <w:p w14:paraId="102DA8A7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8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42ABBE79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51B6FD73" w14:textId="0DA19107" w:rsidR="005C0EFD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shd w:val="clear" w:color="auto" w:fill="auto"/>
            <w:vAlign w:val="center"/>
          </w:tcPr>
          <w:p w14:paraId="74260847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8</w:t>
            </w:r>
          </w:p>
        </w:tc>
      </w:tr>
      <w:tr w:rsidR="005C0EFD" w:rsidRPr="00A0758C" w14:paraId="0915A94C" w14:textId="77777777" w:rsidTr="005C0EFD">
        <w:tc>
          <w:tcPr>
            <w:tcW w:w="2189" w:type="dxa"/>
            <w:shd w:val="clear" w:color="auto" w:fill="auto"/>
            <w:vAlign w:val="center"/>
          </w:tcPr>
          <w:p w14:paraId="340178E6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Crush injury</w:t>
            </w:r>
          </w:p>
        </w:tc>
        <w:tc>
          <w:tcPr>
            <w:tcW w:w="1316" w:type="dxa"/>
            <w:shd w:val="clear" w:color="auto" w:fill="auto"/>
            <w:vAlign w:val="center"/>
          </w:tcPr>
          <w:p w14:paraId="3787EECA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/01/2019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74E0900D" w14:textId="77777777" w:rsidR="005C0EFD" w:rsidRDefault="005C0EFD" w:rsidP="005C0EFD">
            <w:pPr>
              <w:tabs>
                <w:tab w:val="left" w:pos="586"/>
              </w:tabs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19</w:t>
            </w:r>
          </w:p>
        </w:tc>
        <w:tc>
          <w:tcPr>
            <w:tcW w:w="1410" w:type="dxa"/>
            <w:shd w:val="clear" w:color="auto" w:fill="auto"/>
            <w:vAlign w:val="center"/>
          </w:tcPr>
          <w:p w14:paraId="6603264D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513" w:type="dxa"/>
            <w:shd w:val="clear" w:color="auto" w:fill="auto"/>
            <w:vAlign w:val="center"/>
          </w:tcPr>
          <w:p w14:paraId="21E14140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10</w:t>
            </w:r>
          </w:p>
        </w:tc>
        <w:tc>
          <w:tcPr>
            <w:tcW w:w="1397" w:type="dxa"/>
            <w:shd w:val="clear" w:color="auto" w:fill="auto"/>
            <w:vAlign w:val="center"/>
          </w:tcPr>
          <w:p w14:paraId="5990EF98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1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28446EAA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64563E6E" w14:textId="0A45800E" w:rsidR="005C0EFD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shd w:val="clear" w:color="auto" w:fill="auto"/>
            <w:vAlign w:val="center"/>
          </w:tcPr>
          <w:p w14:paraId="5BA5F786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6</w:t>
            </w:r>
          </w:p>
        </w:tc>
      </w:tr>
      <w:tr w:rsidR="005C0EFD" w:rsidRPr="00A0758C" w14:paraId="6ACD065E" w14:textId="77777777" w:rsidTr="005C0EFD">
        <w:tc>
          <w:tcPr>
            <w:tcW w:w="2189" w:type="dxa"/>
            <w:shd w:val="clear" w:color="auto" w:fill="auto"/>
            <w:vAlign w:val="center"/>
          </w:tcPr>
          <w:p w14:paraId="1F0C8561" w14:textId="77777777" w:rsidR="005C0EFD" w:rsidRPr="005C0EFD" w:rsidRDefault="005C0EFD" w:rsidP="005C0EFD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Manual blood pressure monitoring</w:t>
            </w:r>
          </w:p>
        </w:tc>
        <w:tc>
          <w:tcPr>
            <w:tcW w:w="1316" w:type="dxa"/>
            <w:shd w:val="clear" w:color="auto" w:fill="auto"/>
            <w:vAlign w:val="center"/>
          </w:tcPr>
          <w:p w14:paraId="3E6599A1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/01/2019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5AC38297" w14:textId="77777777" w:rsidR="005C0EFD" w:rsidRDefault="005C0EFD" w:rsidP="005C0EFD">
            <w:pPr>
              <w:tabs>
                <w:tab w:val="left" w:pos="586"/>
              </w:tabs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17</w:t>
            </w:r>
          </w:p>
        </w:tc>
        <w:tc>
          <w:tcPr>
            <w:tcW w:w="1410" w:type="dxa"/>
            <w:shd w:val="clear" w:color="auto" w:fill="auto"/>
            <w:vAlign w:val="center"/>
          </w:tcPr>
          <w:p w14:paraId="1975B12D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shd w:val="clear" w:color="auto" w:fill="auto"/>
            <w:vAlign w:val="center"/>
          </w:tcPr>
          <w:p w14:paraId="531AC86A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17</w:t>
            </w:r>
          </w:p>
        </w:tc>
        <w:tc>
          <w:tcPr>
            <w:tcW w:w="1397" w:type="dxa"/>
            <w:shd w:val="clear" w:color="auto" w:fill="auto"/>
            <w:vAlign w:val="center"/>
          </w:tcPr>
          <w:p w14:paraId="458765C5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00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7658198B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2CD8E7AD" w14:textId="274E49A4" w:rsidR="005C0EFD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shd w:val="clear" w:color="auto" w:fill="auto"/>
            <w:vAlign w:val="center"/>
          </w:tcPr>
          <w:p w14:paraId="183CAD32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00</w:t>
            </w:r>
          </w:p>
        </w:tc>
      </w:tr>
      <w:tr w:rsidR="005C0EFD" w:rsidRPr="00A0758C" w14:paraId="3724688D" w14:textId="77777777" w:rsidTr="005C0EFD">
        <w:tc>
          <w:tcPr>
            <w:tcW w:w="2189" w:type="dxa"/>
            <w:shd w:val="clear" w:color="auto" w:fill="auto"/>
            <w:vAlign w:val="center"/>
          </w:tcPr>
          <w:p w14:paraId="567A2E9F" w14:textId="77777777" w:rsidR="005C0EFD" w:rsidRDefault="005C0EFD" w:rsidP="005C0EFD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Burns: timing of cooling</w:t>
            </w:r>
          </w:p>
        </w:tc>
        <w:tc>
          <w:tcPr>
            <w:tcW w:w="1316" w:type="dxa"/>
            <w:shd w:val="clear" w:color="auto" w:fill="auto"/>
            <w:vAlign w:val="center"/>
          </w:tcPr>
          <w:p w14:paraId="285B67F3" w14:textId="77777777" w:rsidR="005C0EFD" w:rsidRDefault="005C0EFD" w:rsidP="005C0EFD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3/12/2019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55AF951E" w14:textId="77777777" w:rsidR="005C0EFD" w:rsidRDefault="005C0EFD" w:rsidP="005C0EFD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69</w:t>
            </w:r>
          </w:p>
        </w:tc>
        <w:tc>
          <w:tcPr>
            <w:tcW w:w="1410" w:type="dxa"/>
            <w:shd w:val="clear" w:color="auto" w:fill="auto"/>
            <w:vAlign w:val="center"/>
          </w:tcPr>
          <w:p w14:paraId="4BF87072" w14:textId="77777777" w:rsidR="005C0EFD" w:rsidRDefault="005C0EFD" w:rsidP="005C0EFD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513" w:type="dxa"/>
            <w:shd w:val="clear" w:color="auto" w:fill="auto"/>
            <w:vAlign w:val="center"/>
          </w:tcPr>
          <w:p w14:paraId="14FEA95F" w14:textId="77777777" w:rsidR="005C0EFD" w:rsidRDefault="005C0EFD" w:rsidP="005C0EFD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92</w:t>
            </w:r>
          </w:p>
        </w:tc>
        <w:tc>
          <w:tcPr>
            <w:tcW w:w="1397" w:type="dxa"/>
            <w:shd w:val="clear" w:color="auto" w:fill="auto"/>
            <w:vAlign w:val="center"/>
          </w:tcPr>
          <w:p w14:paraId="08B460D4" w14:textId="77777777" w:rsidR="005C0EFD" w:rsidRDefault="005C0EFD" w:rsidP="005C0EFD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91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0AF36B27" w14:textId="77777777" w:rsidR="005C0EFD" w:rsidRDefault="005C0EFD" w:rsidP="005C0EFD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37626B3E" w14:textId="016BE708" w:rsidR="005C0EFD" w:rsidRDefault="009A3385" w:rsidP="005C0EFD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5</w:t>
            </w:r>
          </w:p>
        </w:tc>
        <w:tc>
          <w:tcPr>
            <w:tcW w:w="1669" w:type="dxa"/>
            <w:shd w:val="clear" w:color="auto" w:fill="auto"/>
            <w:vAlign w:val="center"/>
          </w:tcPr>
          <w:p w14:paraId="55B90C94" w14:textId="77777777" w:rsidR="005C0EFD" w:rsidRDefault="005C0EFD" w:rsidP="005C0EFD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4</w:t>
            </w:r>
          </w:p>
        </w:tc>
      </w:tr>
      <w:tr w:rsidR="005C0EFD" w:rsidRPr="00A0758C" w14:paraId="116138D2" w14:textId="77777777" w:rsidTr="005C0EFD">
        <w:tc>
          <w:tcPr>
            <w:tcW w:w="2189" w:type="dxa"/>
            <w:shd w:val="clear" w:color="auto" w:fill="auto"/>
            <w:vAlign w:val="center"/>
          </w:tcPr>
          <w:p w14:paraId="0ACBBA73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Burns: RF for complications</w:t>
            </w:r>
          </w:p>
        </w:tc>
        <w:tc>
          <w:tcPr>
            <w:tcW w:w="1316" w:type="dxa"/>
            <w:shd w:val="clear" w:color="auto" w:fill="auto"/>
            <w:vAlign w:val="center"/>
          </w:tcPr>
          <w:p w14:paraId="44BC7D5B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/01/2020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0E21F303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74</w:t>
            </w:r>
          </w:p>
        </w:tc>
        <w:tc>
          <w:tcPr>
            <w:tcW w:w="1410" w:type="dxa"/>
            <w:shd w:val="clear" w:color="auto" w:fill="auto"/>
            <w:vAlign w:val="center"/>
          </w:tcPr>
          <w:p w14:paraId="47748398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1513" w:type="dxa"/>
            <w:shd w:val="clear" w:color="auto" w:fill="auto"/>
            <w:vAlign w:val="center"/>
          </w:tcPr>
          <w:p w14:paraId="5BE93F53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6</w:t>
            </w:r>
          </w:p>
        </w:tc>
        <w:tc>
          <w:tcPr>
            <w:tcW w:w="1397" w:type="dxa"/>
            <w:shd w:val="clear" w:color="auto" w:fill="auto"/>
            <w:vAlign w:val="center"/>
          </w:tcPr>
          <w:p w14:paraId="1E2F3C94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55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1533C30C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7DCE6F8F" w14:textId="238AD834" w:rsidR="005C0EFD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7</w:t>
            </w:r>
          </w:p>
        </w:tc>
        <w:tc>
          <w:tcPr>
            <w:tcW w:w="1669" w:type="dxa"/>
            <w:shd w:val="clear" w:color="auto" w:fill="auto"/>
            <w:vAlign w:val="center"/>
          </w:tcPr>
          <w:p w14:paraId="739AB6BC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4</w:t>
            </w:r>
          </w:p>
        </w:tc>
      </w:tr>
      <w:tr w:rsidR="005C0EFD" w:rsidRPr="00A0758C" w14:paraId="76F5C383" w14:textId="77777777" w:rsidTr="005C0EFD">
        <w:tc>
          <w:tcPr>
            <w:tcW w:w="2189" w:type="dxa"/>
            <w:shd w:val="clear" w:color="auto" w:fill="auto"/>
            <w:vAlign w:val="center"/>
          </w:tcPr>
          <w:p w14:paraId="59CD80C4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lastRenderedPageBreak/>
              <w:t>Burns: Chemical burn: irrigation</w:t>
            </w:r>
          </w:p>
        </w:tc>
        <w:tc>
          <w:tcPr>
            <w:tcW w:w="1316" w:type="dxa"/>
            <w:shd w:val="clear" w:color="auto" w:fill="auto"/>
            <w:vAlign w:val="center"/>
          </w:tcPr>
          <w:p w14:paraId="3BD1CD0C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2/11/2019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7AB42A22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25</w:t>
            </w:r>
          </w:p>
        </w:tc>
        <w:tc>
          <w:tcPr>
            <w:tcW w:w="1410" w:type="dxa"/>
            <w:shd w:val="clear" w:color="auto" w:fill="auto"/>
            <w:vAlign w:val="center"/>
          </w:tcPr>
          <w:p w14:paraId="6CC16651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1513" w:type="dxa"/>
            <w:shd w:val="clear" w:color="auto" w:fill="auto"/>
            <w:vAlign w:val="center"/>
          </w:tcPr>
          <w:p w14:paraId="527F16F4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45</w:t>
            </w:r>
          </w:p>
        </w:tc>
        <w:tc>
          <w:tcPr>
            <w:tcW w:w="1397" w:type="dxa"/>
            <w:shd w:val="clear" w:color="auto" w:fill="auto"/>
            <w:vAlign w:val="center"/>
          </w:tcPr>
          <w:p w14:paraId="70A06D46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1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558D0014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1D48DD9A" w14:textId="20950282" w:rsidR="005C0EFD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0</w:t>
            </w:r>
          </w:p>
        </w:tc>
        <w:tc>
          <w:tcPr>
            <w:tcW w:w="1669" w:type="dxa"/>
            <w:shd w:val="clear" w:color="auto" w:fill="auto"/>
            <w:vAlign w:val="center"/>
          </w:tcPr>
          <w:p w14:paraId="0F6A2AB9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1</w:t>
            </w:r>
          </w:p>
        </w:tc>
      </w:tr>
      <w:tr w:rsidR="005C0EFD" w:rsidRPr="00A0758C" w14:paraId="3EE2B552" w14:textId="77777777" w:rsidTr="005C0EFD">
        <w:tc>
          <w:tcPr>
            <w:tcW w:w="2189" w:type="dxa"/>
            <w:shd w:val="clear" w:color="auto" w:fill="auto"/>
            <w:vAlign w:val="center"/>
          </w:tcPr>
          <w:p w14:paraId="4D5A5D4B" w14:textId="77777777" w:rsidR="005C0EFD" w:rsidRPr="005C0EFD" w:rsidRDefault="005C0EFD" w:rsidP="005C0EFD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5C0EFD">
              <w:rPr>
                <w:rFonts w:cs="Segoe UI"/>
                <w:color w:val="000000"/>
                <w:szCs w:val="20"/>
                <w:lang w:val="en-GB"/>
              </w:rPr>
              <w:t>Bites&amp;Stings: RF dog bite</w:t>
            </w:r>
          </w:p>
        </w:tc>
        <w:tc>
          <w:tcPr>
            <w:tcW w:w="1316" w:type="dxa"/>
            <w:shd w:val="clear" w:color="auto" w:fill="auto"/>
            <w:vAlign w:val="center"/>
          </w:tcPr>
          <w:p w14:paraId="1EB9E4E2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/10/2019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5C8E7563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44</w:t>
            </w:r>
          </w:p>
        </w:tc>
        <w:tc>
          <w:tcPr>
            <w:tcW w:w="1410" w:type="dxa"/>
            <w:shd w:val="clear" w:color="auto" w:fill="auto"/>
            <w:vAlign w:val="center"/>
          </w:tcPr>
          <w:p w14:paraId="603A3526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513" w:type="dxa"/>
            <w:shd w:val="clear" w:color="auto" w:fill="auto"/>
            <w:vAlign w:val="center"/>
          </w:tcPr>
          <w:p w14:paraId="3415D902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48</w:t>
            </w:r>
          </w:p>
        </w:tc>
        <w:tc>
          <w:tcPr>
            <w:tcW w:w="1397" w:type="dxa"/>
            <w:shd w:val="clear" w:color="auto" w:fill="auto"/>
            <w:vAlign w:val="center"/>
          </w:tcPr>
          <w:p w14:paraId="4532F246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99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4E854B62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6AA9D447" w14:textId="0F8DFC60" w:rsidR="005C0EFD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shd w:val="clear" w:color="auto" w:fill="auto"/>
            <w:vAlign w:val="center"/>
          </w:tcPr>
          <w:p w14:paraId="1041944B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6</w:t>
            </w:r>
          </w:p>
        </w:tc>
      </w:tr>
      <w:tr w:rsidR="005C0EFD" w:rsidRPr="00A0758C" w14:paraId="1F9DCDC4" w14:textId="77777777" w:rsidTr="005C0EFD">
        <w:tc>
          <w:tcPr>
            <w:tcW w:w="2189" w:type="dxa"/>
            <w:shd w:val="clear" w:color="auto" w:fill="auto"/>
            <w:vAlign w:val="center"/>
          </w:tcPr>
          <w:p w14:paraId="1A52EDD9" w14:textId="77777777" w:rsidR="005C0EFD" w:rsidRPr="005C0EFD" w:rsidRDefault="005C0EFD" w:rsidP="005C0EFD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5C0EFD">
              <w:rPr>
                <w:rFonts w:cs="Segoe UI"/>
                <w:color w:val="000000"/>
                <w:szCs w:val="20"/>
                <w:lang w:val="en-GB"/>
              </w:rPr>
              <w:t>Bites&amp;Stings: RF infection dog/cat bites/scratch</w:t>
            </w:r>
          </w:p>
        </w:tc>
        <w:tc>
          <w:tcPr>
            <w:tcW w:w="1316" w:type="dxa"/>
            <w:shd w:val="clear" w:color="auto" w:fill="auto"/>
            <w:vAlign w:val="center"/>
          </w:tcPr>
          <w:p w14:paraId="7A7B5640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6/09/2019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68A8CCD5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06</w:t>
            </w:r>
          </w:p>
        </w:tc>
        <w:tc>
          <w:tcPr>
            <w:tcW w:w="1410" w:type="dxa"/>
            <w:shd w:val="clear" w:color="auto" w:fill="auto"/>
            <w:vAlign w:val="center"/>
          </w:tcPr>
          <w:p w14:paraId="2EC703B0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</w:t>
            </w:r>
          </w:p>
        </w:tc>
        <w:tc>
          <w:tcPr>
            <w:tcW w:w="1513" w:type="dxa"/>
            <w:shd w:val="clear" w:color="auto" w:fill="auto"/>
            <w:vAlign w:val="center"/>
          </w:tcPr>
          <w:p w14:paraId="23E53787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34</w:t>
            </w:r>
          </w:p>
        </w:tc>
        <w:tc>
          <w:tcPr>
            <w:tcW w:w="1397" w:type="dxa"/>
            <w:shd w:val="clear" w:color="auto" w:fill="auto"/>
            <w:vAlign w:val="center"/>
          </w:tcPr>
          <w:p w14:paraId="2B8FFF8D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58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4E4B7EF7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4152B328" w14:textId="5517A11D" w:rsidR="005C0EFD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shd w:val="clear" w:color="auto" w:fill="auto"/>
            <w:vAlign w:val="center"/>
          </w:tcPr>
          <w:p w14:paraId="1CAFCED0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0</w:t>
            </w:r>
          </w:p>
        </w:tc>
      </w:tr>
      <w:tr w:rsidR="005C0EFD" w:rsidRPr="00A0758C" w14:paraId="05EE023F" w14:textId="77777777" w:rsidTr="005C0EFD">
        <w:tc>
          <w:tcPr>
            <w:tcW w:w="2189" w:type="dxa"/>
            <w:shd w:val="clear" w:color="auto" w:fill="auto"/>
            <w:vAlign w:val="center"/>
          </w:tcPr>
          <w:p w14:paraId="03EBA7A2" w14:textId="77777777" w:rsidR="005C0EFD" w:rsidRPr="005C0EFD" w:rsidRDefault="005C0EFD" w:rsidP="005C0EFD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5C0EFD">
              <w:rPr>
                <w:rFonts w:cs="Segoe UI"/>
                <w:color w:val="000000"/>
                <w:szCs w:val="20"/>
                <w:lang w:val="en-GB"/>
              </w:rPr>
              <w:t>Bites&amp;Stings: Irrigation dog/cat bites/scratch</w:t>
            </w:r>
          </w:p>
        </w:tc>
        <w:tc>
          <w:tcPr>
            <w:tcW w:w="1316" w:type="dxa"/>
            <w:shd w:val="clear" w:color="auto" w:fill="auto"/>
            <w:vAlign w:val="center"/>
          </w:tcPr>
          <w:p w14:paraId="028A93A6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8/09/2019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194EF7B6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25</w:t>
            </w:r>
          </w:p>
        </w:tc>
        <w:tc>
          <w:tcPr>
            <w:tcW w:w="1410" w:type="dxa"/>
            <w:shd w:val="clear" w:color="auto" w:fill="auto"/>
            <w:vAlign w:val="center"/>
          </w:tcPr>
          <w:p w14:paraId="0581C1A3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shd w:val="clear" w:color="auto" w:fill="auto"/>
            <w:vAlign w:val="center"/>
          </w:tcPr>
          <w:p w14:paraId="5DEE3D64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25</w:t>
            </w:r>
          </w:p>
        </w:tc>
        <w:tc>
          <w:tcPr>
            <w:tcW w:w="1397" w:type="dxa"/>
            <w:shd w:val="clear" w:color="auto" w:fill="auto"/>
            <w:vAlign w:val="center"/>
          </w:tcPr>
          <w:p w14:paraId="17B6017E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2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3C640249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63B8773F" w14:textId="068CBA81" w:rsidR="005C0EFD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shd w:val="clear" w:color="auto" w:fill="auto"/>
            <w:vAlign w:val="center"/>
          </w:tcPr>
          <w:p w14:paraId="36C385BA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2</w:t>
            </w:r>
          </w:p>
        </w:tc>
      </w:tr>
      <w:tr w:rsidR="005C0EFD" w:rsidRPr="00A0758C" w14:paraId="4BA2554F" w14:textId="77777777" w:rsidTr="005C0EFD">
        <w:tc>
          <w:tcPr>
            <w:tcW w:w="2189" w:type="dxa"/>
            <w:shd w:val="clear" w:color="auto" w:fill="auto"/>
            <w:vAlign w:val="center"/>
          </w:tcPr>
          <w:p w14:paraId="16D8DDEA" w14:textId="77777777" w:rsidR="005C0EFD" w:rsidRPr="005C0EFD" w:rsidRDefault="005C0EFD" w:rsidP="005C0EFD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5C0EFD">
              <w:rPr>
                <w:rFonts w:cs="Segoe UI"/>
                <w:color w:val="000000"/>
                <w:szCs w:val="20"/>
                <w:lang w:val="en-GB"/>
              </w:rPr>
              <w:t>Bites&amp;Stings: Stagant water RF</w:t>
            </w:r>
          </w:p>
        </w:tc>
        <w:tc>
          <w:tcPr>
            <w:tcW w:w="1316" w:type="dxa"/>
            <w:shd w:val="clear" w:color="auto" w:fill="auto"/>
            <w:vAlign w:val="center"/>
          </w:tcPr>
          <w:p w14:paraId="18C6283C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/10/2019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0502518E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92</w:t>
            </w:r>
          </w:p>
        </w:tc>
        <w:tc>
          <w:tcPr>
            <w:tcW w:w="1410" w:type="dxa"/>
            <w:shd w:val="clear" w:color="auto" w:fill="auto"/>
            <w:vAlign w:val="center"/>
          </w:tcPr>
          <w:p w14:paraId="44FF5A33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shd w:val="clear" w:color="auto" w:fill="auto"/>
            <w:vAlign w:val="center"/>
          </w:tcPr>
          <w:p w14:paraId="1334376A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92</w:t>
            </w:r>
          </w:p>
        </w:tc>
        <w:tc>
          <w:tcPr>
            <w:tcW w:w="1397" w:type="dxa"/>
            <w:shd w:val="clear" w:color="auto" w:fill="auto"/>
            <w:vAlign w:val="center"/>
          </w:tcPr>
          <w:p w14:paraId="553E8BAA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07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5B80CE66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777B107E" w14:textId="5FDBA44E" w:rsidR="005C0EFD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shd w:val="clear" w:color="auto" w:fill="auto"/>
            <w:vAlign w:val="center"/>
          </w:tcPr>
          <w:p w14:paraId="4734B220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07</w:t>
            </w:r>
          </w:p>
        </w:tc>
      </w:tr>
      <w:tr w:rsidR="005C0EFD" w:rsidRPr="00A0758C" w14:paraId="24F0F620" w14:textId="77777777" w:rsidTr="005C0EFD">
        <w:tc>
          <w:tcPr>
            <w:tcW w:w="2189" w:type="dxa"/>
            <w:shd w:val="clear" w:color="auto" w:fill="auto"/>
            <w:vAlign w:val="center"/>
          </w:tcPr>
          <w:p w14:paraId="2DAF8FD1" w14:textId="77777777" w:rsidR="005C0EFD" w:rsidRPr="005C0EFD" w:rsidRDefault="005C0EFD" w:rsidP="005C0EFD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5C0EFD">
              <w:rPr>
                <w:rFonts w:cs="Segoe UI"/>
                <w:color w:val="000000"/>
                <w:szCs w:val="20"/>
                <w:lang w:val="en-GB"/>
              </w:rPr>
              <w:t>Bites&amp;Stings: Environmental cleanliness &amp; hygiene for scabies</w:t>
            </w:r>
          </w:p>
        </w:tc>
        <w:tc>
          <w:tcPr>
            <w:tcW w:w="1316" w:type="dxa"/>
            <w:shd w:val="clear" w:color="auto" w:fill="auto"/>
            <w:vAlign w:val="center"/>
          </w:tcPr>
          <w:p w14:paraId="432D0FC7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8/10/2019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32C330BE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83</w:t>
            </w:r>
          </w:p>
        </w:tc>
        <w:tc>
          <w:tcPr>
            <w:tcW w:w="1410" w:type="dxa"/>
            <w:shd w:val="clear" w:color="auto" w:fill="auto"/>
            <w:vAlign w:val="center"/>
          </w:tcPr>
          <w:p w14:paraId="0531AEA3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</w:t>
            </w:r>
          </w:p>
        </w:tc>
        <w:tc>
          <w:tcPr>
            <w:tcW w:w="1513" w:type="dxa"/>
            <w:shd w:val="clear" w:color="auto" w:fill="auto"/>
            <w:vAlign w:val="center"/>
          </w:tcPr>
          <w:p w14:paraId="5E054CE0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4</w:t>
            </w:r>
          </w:p>
        </w:tc>
        <w:tc>
          <w:tcPr>
            <w:tcW w:w="1397" w:type="dxa"/>
            <w:shd w:val="clear" w:color="auto" w:fill="auto"/>
            <w:vAlign w:val="center"/>
          </w:tcPr>
          <w:p w14:paraId="0C6306EB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61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4E0D1B2B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67D82A7E" w14:textId="083B1C15" w:rsidR="005C0EFD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3</w:t>
            </w:r>
          </w:p>
        </w:tc>
        <w:tc>
          <w:tcPr>
            <w:tcW w:w="1669" w:type="dxa"/>
            <w:shd w:val="clear" w:color="auto" w:fill="auto"/>
            <w:vAlign w:val="center"/>
          </w:tcPr>
          <w:p w14:paraId="6AE316DC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2</w:t>
            </w:r>
          </w:p>
        </w:tc>
      </w:tr>
      <w:tr w:rsidR="005C0EFD" w:rsidRPr="00A0758C" w14:paraId="625B3A89" w14:textId="77777777" w:rsidTr="005C0EFD">
        <w:tc>
          <w:tcPr>
            <w:tcW w:w="2189" w:type="dxa"/>
            <w:shd w:val="clear" w:color="auto" w:fill="auto"/>
            <w:vAlign w:val="center"/>
          </w:tcPr>
          <w:p w14:paraId="4B1EFB5F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Burns: Eye protection</w:t>
            </w:r>
          </w:p>
        </w:tc>
        <w:tc>
          <w:tcPr>
            <w:tcW w:w="1316" w:type="dxa"/>
            <w:shd w:val="clear" w:color="auto" w:fill="auto"/>
            <w:vAlign w:val="center"/>
          </w:tcPr>
          <w:p w14:paraId="7E9E4BDE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6/11/2019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19D1741E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90</w:t>
            </w:r>
          </w:p>
        </w:tc>
        <w:tc>
          <w:tcPr>
            <w:tcW w:w="1410" w:type="dxa"/>
            <w:shd w:val="clear" w:color="auto" w:fill="auto"/>
            <w:vAlign w:val="center"/>
          </w:tcPr>
          <w:p w14:paraId="13606F1B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513" w:type="dxa"/>
            <w:shd w:val="clear" w:color="auto" w:fill="auto"/>
            <w:vAlign w:val="center"/>
          </w:tcPr>
          <w:p w14:paraId="759307DE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95</w:t>
            </w:r>
          </w:p>
        </w:tc>
        <w:tc>
          <w:tcPr>
            <w:tcW w:w="1397" w:type="dxa"/>
            <w:shd w:val="clear" w:color="auto" w:fill="auto"/>
            <w:vAlign w:val="center"/>
          </w:tcPr>
          <w:p w14:paraId="24A1BE2B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8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6C094E76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3C13F2B6" w14:textId="5EB0F9A4" w:rsidR="005C0EFD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0</w:t>
            </w:r>
          </w:p>
        </w:tc>
        <w:tc>
          <w:tcPr>
            <w:tcW w:w="1669" w:type="dxa"/>
            <w:shd w:val="clear" w:color="auto" w:fill="auto"/>
            <w:vAlign w:val="center"/>
          </w:tcPr>
          <w:p w14:paraId="6453150B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8</w:t>
            </w:r>
          </w:p>
        </w:tc>
      </w:tr>
      <w:tr w:rsidR="005C0EFD" w:rsidRPr="00A0758C" w14:paraId="0B28457C" w14:textId="77777777" w:rsidTr="005C0EFD">
        <w:tc>
          <w:tcPr>
            <w:tcW w:w="2189" w:type="dxa"/>
            <w:shd w:val="clear" w:color="auto" w:fill="auto"/>
            <w:vAlign w:val="center"/>
          </w:tcPr>
          <w:p w14:paraId="3D186F58" w14:textId="1A4D4F25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 xml:space="preserve">SIDS </w:t>
            </w:r>
            <w:r w:rsidR="009A3385">
              <w:rPr>
                <w:rFonts w:cs="Segoe UI"/>
                <w:color w:val="000000"/>
                <w:szCs w:val="20"/>
              </w:rPr>
              <w:t>risk factors</w:t>
            </w:r>
          </w:p>
        </w:tc>
        <w:tc>
          <w:tcPr>
            <w:tcW w:w="1316" w:type="dxa"/>
            <w:shd w:val="clear" w:color="auto" w:fill="auto"/>
            <w:vAlign w:val="center"/>
          </w:tcPr>
          <w:p w14:paraId="6D745A42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/01/2020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23B78745" w14:textId="22E20241" w:rsidR="005C0EFD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21</w:t>
            </w:r>
          </w:p>
        </w:tc>
        <w:tc>
          <w:tcPr>
            <w:tcW w:w="1410" w:type="dxa"/>
            <w:shd w:val="clear" w:color="auto" w:fill="auto"/>
            <w:vAlign w:val="center"/>
          </w:tcPr>
          <w:p w14:paraId="52CD2E1E" w14:textId="537D39D9" w:rsidR="005C0EFD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</w:t>
            </w:r>
          </w:p>
        </w:tc>
        <w:tc>
          <w:tcPr>
            <w:tcW w:w="1513" w:type="dxa"/>
            <w:shd w:val="clear" w:color="auto" w:fill="auto"/>
            <w:vAlign w:val="center"/>
          </w:tcPr>
          <w:p w14:paraId="246F1CC0" w14:textId="0621298E" w:rsidR="005C0EFD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9</w:t>
            </w:r>
          </w:p>
        </w:tc>
        <w:tc>
          <w:tcPr>
            <w:tcW w:w="1397" w:type="dxa"/>
            <w:shd w:val="clear" w:color="auto" w:fill="auto"/>
            <w:vAlign w:val="center"/>
          </w:tcPr>
          <w:p w14:paraId="55AEC226" w14:textId="4143D965" w:rsidR="005C0EFD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75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2C5B01D3" w14:textId="62F7C2FE" w:rsidR="005C0EFD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3A61C336" w14:textId="4665E244" w:rsidR="005C0EFD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shd w:val="clear" w:color="auto" w:fill="auto"/>
            <w:vAlign w:val="center"/>
          </w:tcPr>
          <w:p w14:paraId="538AB400" w14:textId="6B3539DD" w:rsidR="005C0EFD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8</w:t>
            </w:r>
          </w:p>
        </w:tc>
      </w:tr>
      <w:tr w:rsidR="005C0EFD" w:rsidRPr="00A0758C" w14:paraId="3704AE5F" w14:textId="77777777" w:rsidTr="005C0EFD">
        <w:tc>
          <w:tcPr>
            <w:tcW w:w="2189" w:type="dxa"/>
            <w:shd w:val="clear" w:color="auto" w:fill="auto"/>
            <w:vAlign w:val="center"/>
          </w:tcPr>
          <w:p w14:paraId="33AA3915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SIDS home monitoring device</w:t>
            </w:r>
          </w:p>
        </w:tc>
        <w:tc>
          <w:tcPr>
            <w:tcW w:w="1316" w:type="dxa"/>
            <w:shd w:val="clear" w:color="auto" w:fill="auto"/>
            <w:vAlign w:val="center"/>
          </w:tcPr>
          <w:p w14:paraId="245CB8BE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/07/2020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142809E6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5</w:t>
            </w:r>
          </w:p>
        </w:tc>
        <w:tc>
          <w:tcPr>
            <w:tcW w:w="1410" w:type="dxa"/>
            <w:shd w:val="clear" w:color="auto" w:fill="auto"/>
            <w:vAlign w:val="center"/>
          </w:tcPr>
          <w:p w14:paraId="5F106ADC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shd w:val="clear" w:color="auto" w:fill="auto"/>
            <w:vAlign w:val="center"/>
          </w:tcPr>
          <w:p w14:paraId="13E05D81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5</w:t>
            </w:r>
          </w:p>
        </w:tc>
        <w:tc>
          <w:tcPr>
            <w:tcW w:w="1397" w:type="dxa"/>
            <w:shd w:val="clear" w:color="auto" w:fill="auto"/>
            <w:vAlign w:val="center"/>
          </w:tcPr>
          <w:p w14:paraId="216FE0B4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7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5C0C0DC4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5578F0C4" w14:textId="4DA634CD" w:rsidR="005C0EFD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shd w:val="clear" w:color="auto" w:fill="auto"/>
            <w:vAlign w:val="center"/>
          </w:tcPr>
          <w:p w14:paraId="1BB983DE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7</w:t>
            </w:r>
          </w:p>
        </w:tc>
      </w:tr>
      <w:tr w:rsidR="005C0EFD" w:rsidRPr="00A0758C" w14:paraId="660782C9" w14:textId="77777777" w:rsidTr="005C0EFD">
        <w:tc>
          <w:tcPr>
            <w:tcW w:w="2189" w:type="dxa"/>
            <w:shd w:val="clear" w:color="auto" w:fill="auto"/>
            <w:vAlign w:val="center"/>
          </w:tcPr>
          <w:p w14:paraId="5BAB1C91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Headrest for wiplash</w:t>
            </w:r>
          </w:p>
        </w:tc>
        <w:tc>
          <w:tcPr>
            <w:tcW w:w="1316" w:type="dxa"/>
            <w:shd w:val="clear" w:color="auto" w:fill="auto"/>
            <w:vAlign w:val="center"/>
          </w:tcPr>
          <w:p w14:paraId="4E73D6FE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0/02/2020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4D0BB2D4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6</w:t>
            </w:r>
          </w:p>
        </w:tc>
        <w:tc>
          <w:tcPr>
            <w:tcW w:w="1410" w:type="dxa"/>
            <w:shd w:val="clear" w:color="auto" w:fill="auto"/>
            <w:vAlign w:val="center"/>
          </w:tcPr>
          <w:p w14:paraId="54D83FB6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513" w:type="dxa"/>
            <w:shd w:val="clear" w:color="auto" w:fill="auto"/>
            <w:vAlign w:val="center"/>
          </w:tcPr>
          <w:p w14:paraId="07111B03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8</w:t>
            </w:r>
          </w:p>
        </w:tc>
        <w:tc>
          <w:tcPr>
            <w:tcW w:w="1397" w:type="dxa"/>
            <w:shd w:val="clear" w:color="auto" w:fill="auto"/>
            <w:vAlign w:val="center"/>
          </w:tcPr>
          <w:p w14:paraId="3645F92A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8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35748724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52714379" w14:textId="7C447E1A" w:rsidR="005C0EFD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0</w:t>
            </w:r>
          </w:p>
        </w:tc>
        <w:tc>
          <w:tcPr>
            <w:tcW w:w="1669" w:type="dxa"/>
            <w:shd w:val="clear" w:color="auto" w:fill="auto"/>
            <w:vAlign w:val="center"/>
          </w:tcPr>
          <w:p w14:paraId="5E36592A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8</w:t>
            </w:r>
          </w:p>
        </w:tc>
      </w:tr>
      <w:tr w:rsidR="005C0EFD" w:rsidRPr="00A0758C" w14:paraId="3EB55231" w14:textId="77777777" w:rsidTr="005C0EFD">
        <w:tc>
          <w:tcPr>
            <w:tcW w:w="2189" w:type="dxa"/>
            <w:shd w:val="clear" w:color="auto" w:fill="auto"/>
            <w:vAlign w:val="center"/>
          </w:tcPr>
          <w:p w14:paraId="493153C0" w14:textId="77777777" w:rsidR="005C0EFD" w:rsidRPr="005C0EFD" w:rsidRDefault="005C0EFD" w:rsidP="005C0EFD">
            <w:pPr>
              <w:spacing w:after="0"/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5C0EFD">
              <w:rPr>
                <w:rFonts w:cs="Segoe UI"/>
                <w:color w:val="000000"/>
                <w:szCs w:val="20"/>
                <w:lang w:val="en-GB"/>
              </w:rPr>
              <w:t>Object in mouth for epilepsy</w:t>
            </w:r>
          </w:p>
        </w:tc>
        <w:tc>
          <w:tcPr>
            <w:tcW w:w="1316" w:type="dxa"/>
            <w:shd w:val="clear" w:color="auto" w:fill="auto"/>
            <w:vAlign w:val="center"/>
          </w:tcPr>
          <w:p w14:paraId="0466DAD3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/01/2020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78E57D9B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68</w:t>
            </w:r>
          </w:p>
        </w:tc>
        <w:tc>
          <w:tcPr>
            <w:tcW w:w="1410" w:type="dxa"/>
            <w:shd w:val="clear" w:color="auto" w:fill="auto"/>
            <w:vAlign w:val="center"/>
          </w:tcPr>
          <w:p w14:paraId="1710A2EA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513" w:type="dxa"/>
            <w:shd w:val="clear" w:color="auto" w:fill="auto"/>
            <w:vAlign w:val="center"/>
          </w:tcPr>
          <w:p w14:paraId="7446AB5E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4</w:t>
            </w:r>
          </w:p>
        </w:tc>
        <w:tc>
          <w:tcPr>
            <w:tcW w:w="1397" w:type="dxa"/>
            <w:shd w:val="clear" w:color="auto" w:fill="auto"/>
            <w:vAlign w:val="center"/>
          </w:tcPr>
          <w:p w14:paraId="56293679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3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061BAD95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6EDED6A3" w14:textId="6AA69F48" w:rsidR="005C0EFD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shd w:val="clear" w:color="auto" w:fill="auto"/>
            <w:vAlign w:val="center"/>
          </w:tcPr>
          <w:p w14:paraId="75DD1D2E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7</w:t>
            </w:r>
          </w:p>
        </w:tc>
      </w:tr>
      <w:tr w:rsidR="005C0EFD" w:rsidRPr="00A0758C" w14:paraId="50F7A604" w14:textId="77777777" w:rsidTr="005C0EFD">
        <w:tc>
          <w:tcPr>
            <w:tcW w:w="2189" w:type="dxa"/>
            <w:shd w:val="clear" w:color="auto" w:fill="auto"/>
            <w:vAlign w:val="center"/>
          </w:tcPr>
          <w:p w14:paraId="4D1EEB9B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Risk factors for epilepsy</w:t>
            </w:r>
          </w:p>
        </w:tc>
        <w:tc>
          <w:tcPr>
            <w:tcW w:w="1316" w:type="dxa"/>
            <w:shd w:val="clear" w:color="auto" w:fill="auto"/>
            <w:vAlign w:val="center"/>
          </w:tcPr>
          <w:p w14:paraId="36416FED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3/01/2020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076FB00B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37</w:t>
            </w:r>
          </w:p>
        </w:tc>
        <w:tc>
          <w:tcPr>
            <w:tcW w:w="1410" w:type="dxa"/>
            <w:shd w:val="clear" w:color="auto" w:fill="auto"/>
            <w:vAlign w:val="center"/>
          </w:tcPr>
          <w:p w14:paraId="62C13A69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1513" w:type="dxa"/>
            <w:shd w:val="clear" w:color="auto" w:fill="auto"/>
            <w:vAlign w:val="center"/>
          </w:tcPr>
          <w:p w14:paraId="29EAB2A0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5</w:t>
            </w:r>
          </w:p>
        </w:tc>
        <w:tc>
          <w:tcPr>
            <w:tcW w:w="1397" w:type="dxa"/>
            <w:shd w:val="clear" w:color="auto" w:fill="auto"/>
            <w:vAlign w:val="center"/>
          </w:tcPr>
          <w:p w14:paraId="2BD36DDB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91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692A3A35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1407E051" w14:textId="15398678" w:rsidR="005C0EFD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1</w:t>
            </w:r>
          </w:p>
        </w:tc>
        <w:tc>
          <w:tcPr>
            <w:tcW w:w="1669" w:type="dxa"/>
            <w:shd w:val="clear" w:color="auto" w:fill="auto"/>
            <w:vAlign w:val="center"/>
          </w:tcPr>
          <w:p w14:paraId="0D354DD5" w14:textId="77777777" w:rsidR="005C0EFD" w:rsidRDefault="005C0EFD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8</w:t>
            </w:r>
          </w:p>
        </w:tc>
      </w:tr>
      <w:tr w:rsidR="009A3385" w:rsidRPr="00A0758C" w14:paraId="68020548" w14:textId="77777777" w:rsidTr="005C0EFD">
        <w:tc>
          <w:tcPr>
            <w:tcW w:w="2189" w:type="dxa"/>
            <w:shd w:val="clear" w:color="auto" w:fill="auto"/>
            <w:vAlign w:val="center"/>
          </w:tcPr>
          <w:p w14:paraId="04EC93F4" w14:textId="614F9F32" w:rsidR="009A3385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Dysmenorrhea</w:t>
            </w:r>
          </w:p>
        </w:tc>
        <w:tc>
          <w:tcPr>
            <w:tcW w:w="1316" w:type="dxa"/>
            <w:shd w:val="clear" w:color="auto" w:fill="auto"/>
            <w:vAlign w:val="center"/>
          </w:tcPr>
          <w:p w14:paraId="02F4AD71" w14:textId="6CA9EC38" w:rsidR="009A3385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5/05/2020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7FAE8B8F" w14:textId="6A1B1C5A" w:rsidR="009A3385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50</w:t>
            </w:r>
          </w:p>
        </w:tc>
        <w:tc>
          <w:tcPr>
            <w:tcW w:w="1410" w:type="dxa"/>
            <w:shd w:val="clear" w:color="auto" w:fill="auto"/>
            <w:vAlign w:val="center"/>
          </w:tcPr>
          <w:p w14:paraId="662CE00A" w14:textId="0CD6AD85" w:rsidR="009A3385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1513" w:type="dxa"/>
            <w:shd w:val="clear" w:color="auto" w:fill="auto"/>
            <w:vAlign w:val="center"/>
          </w:tcPr>
          <w:p w14:paraId="629BD08C" w14:textId="0697031E" w:rsidR="009A3385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9</w:t>
            </w:r>
          </w:p>
        </w:tc>
        <w:tc>
          <w:tcPr>
            <w:tcW w:w="1397" w:type="dxa"/>
            <w:shd w:val="clear" w:color="auto" w:fill="auto"/>
            <w:vAlign w:val="center"/>
          </w:tcPr>
          <w:p w14:paraId="0E9C80CD" w14:textId="565DEE7C" w:rsidR="009A3385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37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2505E834" w14:textId="6C92DBE4" w:rsidR="009A3385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6EA9E16A" w14:textId="5AE85FFE" w:rsidR="009A3385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6</w:t>
            </w:r>
          </w:p>
        </w:tc>
        <w:tc>
          <w:tcPr>
            <w:tcW w:w="1669" w:type="dxa"/>
            <w:shd w:val="clear" w:color="auto" w:fill="auto"/>
            <w:vAlign w:val="center"/>
          </w:tcPr>
          <w:p w14:paraId="06398723" w14:textId="0D63D2DE" w:rsidR="009A3385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0</w:t>
            </w:r>
          </w:p>
        </w:tc>
      </w:tr>
      <w:tr w:rsidR="009A3385" w:rsidRPr="00A0758C" w14:paraId="3882B623" w14:textId="77777777" w:rsidTr="005C0EFD">
        <w:tc>
          <w:tcPr>
            <w:tcW w:w="2189" w:type="dxa"/>
            <w:shd w:val="clear" w:color="auto" w:fill="auto"/>
            <w:vAlign w:val="center"/>
          </w:tcPr>
          <w:p w14:paraId="3859B61E" w14:textId="7FCE281B" w:rsidR="009A3385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Breastfeeding for dehydration</w:t>
            </w:r>
          </w:p>
        </w:tc>
        <w:tc>
          <w:tcPr>
            <w:tcW w:w="1316" w:type="dxa"/>
            <w:shd w:val="clear" w:color="auto" w:fill="auto"/>
            <w:vAlign w:val="center"/>
          </w:tcPr>
          <w:p w14:paraId="64AC72FD" w14:textId="4DEB17FE" w:rsidR="009A3385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6/05/2020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46C448CC" w14:textId="33A7C1DA" w:rsidR="009A3385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26</w:t>
            </w:r>
          </w:p>
        </w:tc>
        <w:tc>
          <w:tcPr>
            <w:tcW w:w="1410" w:type="dxa"/>
            <w:shd w:val="clear" w:color="auto" w:fill="auto"/>
            <w:vAlign w:val="center"/>
          </w:tcPr>
          <w:p w14:paraId="7329A1BB" w14:textId="45C487E2" w:rsidR="009A3385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513" w:type="dxa"/>
            <w:shd w:val="clear" w:color="auto" w:fill="auto"/>
            <w:vAlign w:val="center"/>
          </w:tcPr>
          <w:p w14:paraId="1F2E8B28" w14:textId="4BFD1703" w:rsidR="009A3385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57</w:t>
            </w:r>
          </w:p>
        </w:tc>
        <w:tc>
          <w:tcPr>
            <w:tcW w:w="1397" w:type="dxa"/>
            <w:shd w:val="clear" w:color="auto" w:fill="auto"/>
            <w:vAlign w:val="center"/>
          </w:tcPr>
          <w:p w14:paraId="579D39B3" w14:textId="4F113538" w:rsidR="009A3385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58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45BB5C66" w14:textId="623380FB" w:rsidR="009A3385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3FD47CC3" w14:textId="1FB7682B" w:rsidR="009A3385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shd w:val="clear" w:color="auto" w:fill="auto"/>
            <w:vAlign w:val="center"/>
          </w:tcPr>
          <w:p w14:paraId="55C31829" w14:textId="2ED9F7BF" w:rsidR="009A3385" w:rsidRDefault="009A3385" w:rsidP="005C0EFD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5</w:t>
            </w:r>
          </w:p>
        </w:tc>
      </w:tr>
    </w:tbl>
    <w:p w14:paraId="47A8C5CA" w14:textId="77777777" w:rsidR="008A3E7E" w:rsidRDefault="008A3E7E" w:rsidP="008A3E7E">
      <w:pPr>
        <w:rPr>
          <w:lang w:val="en-GB"/>
        </w:rPr>
      </w:pPr>
    </w:p>
    <w:p w14:paraId="30B8A429" w14:textId="77777777" w:rsidR="005C0EFD" w:rsidRDefault="005C0EFD" w:rsidP="005C0EFD">
      <w:pPr>
        <w:pStyle w:val="Heading3"/>
        <w:rPr>
          <w:lang w:val="en-GB"/>
        </w:rPr>
      </w:pPr>
      <w:r>
        <w:rPr>
          <w:lang w:val="en-GB"/>
        </w:rPr>
        <w:t>Observational study filter Embas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89"/>
        <w:gridCol w:w="1316"/>
        <w:gridCol w:w="1530"/>
        <w:gridCol w:w="1410"/>
        <w:gridCol w:w="1513"/>
        <w:gridCol w:w="1397"/>
        <w:gridCol w:w="1440"/>
        <w:gridCol w:w="1530"/>
        <w:gridCol w:w="1669"/>
      </w:tblGrid>
      <w:tr w:rsidR="005C0EFD" w:rsidRPr="003917C9" w14:paraId="72033909" w14:textId="77777777" w:rsidTr="00BA6391">
        <w:tc>
          <w:tcPr>
            <w:tcW w:w="218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67E8134" w14:textId="7B0333C0" w:rsidR="005C0EFD" w:rsidRPr="00A0758C" w:rsidRDefault="005C0EFD" w:rsidP="001237F9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Evidence summary</w:t>
            </w:r>
            <w:r w:rsidR="00547836">
              <w:rPr>
                <w:b/>
                <w:lang w:val="en-GB"/>
              </w:rPr>
              <w:t xml:space="preserve"> </w:t>
            </w:r>
            <w:r w:rsidR="00547836">
              <w:rPr>
                <w:b/>
                <w:lang w:val="en-GB"/>
              </w:rPr>
              <w:fldChar w:fldCharType="begin"/>
            </w:r>
            <w:r w:rsidR="008B7A41">
              <w:rPr>
                <w:b/>
                <w:lang w:val="en-GB"/>
              </w:rPr>
              <w:instrText xml:space="preserve"> ADDIN EN.CITE &lt;EndNote&gt;&lt;Cite&gt;&lt;Author&gt;Centre for Evidence-Based Practice (CEBaP)&lt;/Author&gt;&lt;Year&gt;2020&lt;/Year&gt;&lt;RecNum&gt;10&lt;/RecNum&gt;&lt;DisplayText&gt;[1]&lt;/DisplayText&gt;&lt;record&gt;&lt;rec-number&gt;10&lt;/rec-number&gt;&lt;foreign-keys&gt;&lt;key app="EN" db-id="tz2efvpr4te05aezpxpvtf0frf5t5xts2pp9" timestamp="1605795179"&gt;10&lt;/key&gt;&lt;/foreign-keys&gt;&lt;ref-type name="Web Page"&gt;12&lt;/ref-type&gt;&lt;contributors&gt;&lt;authors&gt;&lt;author&gt;Centre for Evidence-Based Practice (CEBaP),&lt;/author&gt;&lt;/authors&gt;&lt;/contributors&gt;&lt;titles&gt;&lt;title&gt;First Aid Evidence Summaries&lt;/title&gt;&lt;/titles&gt;&lt;dates&gt;&lt;year&gt;2020&lt;/year&gt;&lt;/dates&gt;&lt;pub-location&gt;Mechelen, Belgium&lt;/pub-location&gt;&lt;publisher&gt;Belgian Red Cross&lt;/publisher&gt;&lt;work-type&gt;Internet&lt;/work-type&gt;&lt;urls&gt;&lt;related-urls&gt;&lt;url&gt;https://www.cebap.org/knowledge-dissemination/first-aid-evidence-summaries/&lt;/url&gt;&lt;/related-urls&gt;&lt;/urls&gt;&lt;custom1&gt;2020&lt;/custom1&gt;&lt;custom2&gt;Nov 19th&lt;/custom2&gt;&lt;/record&gt;&lt;/Cite&gt;&lt;/EndNote&gt;</w:instrText>
            </w:r>
            <w:r w:rsidR="00547836">
              <w:rPr>
                <w:b/>
                <w:lang w:val="en-GB"/>
              </w:rPr>
              <w:fldChar w:fldCharType="separate"/>
            </w:r>
            <w:r w:rsidR="00547836">
              <w:rPr>
                <w:b/>
                <w:noProof/>
                <w:lang w:val="en-GB"/>
              </w:rPr>
              <w:t>[1]</w:t>
            </w:r>
            <w:r w:rsidR="00547836">
              <w:rPr>
                <w:b/>
                <w:lang w:val="en-GB"/>
              </w:rPr>
              <w:fldChar w:fldCharType="end"/>
            </w:r>
          </w:p>
        </w:tc>
        <w:tc>
          <w:tcPr>
            <w:tcW w:w="131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E2F663B" w14:textId="77777777" w:rsidR="005C0EFD" w:rsidRPr="00A0758C" w:rsidRDefault="005C0EFD" w:rsidP="001237F9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Original search date</w:t>
            </w:r>
          </w:p>
        </w:tc>
        <w:tc>
          <w:tcPr>
            <w:tcW w:w="153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B71C411" w14:textId="77777777" w:rsidR="005C0EFD" w:rsidRPr="00A0758C" w:rsidRDefault="005C0EFD" w:rsidP="001237F9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 xml:space="preserve">Number of records retrieved from </w:t>
            </w:r>
            <w:r>
              <w:rPr>
                <w:b/>
                <w:lang w:val="en-GB"/>
              </w:rPr>
              <w:t>Embase</w:t>
            </w:r>
            <w:r w:rsidRPr="00A0758C">
              <w:rPr>
                <w:b/>
                <w:lang w:val="en-GB"/>
              </w:rPr>
              <w:t xml:space="preserve"> without search filter</w:t>
            </w:r>
          </w:p>
        </w:tc>
        <w:tc>
          <w:tcPr>
            <w:tcW w:w="14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67BA9D4" w14:textId="02F48B4C" w:rsidR="005C0EFD" w:rsidRPr="00A0758C" w:rsidRDefault="005C0EFD" w:rsidP="001237F9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 xml:space="preserve">Relevant </w:t>
            </w:r>
            <w:r w:rsidR="00522BA1">
              <w:rPr>
                <w:b/>
                <w:lang w:val="en-GB"/>
              </w:rPr>
              <w:t>observational</w:t>
            </w:r>
            <w:r>
              <w:rPr>
                <w:b/>
                <w:lang w:val="en-GB"/>
              </w:rPr>
              <w:t xml:space="preserve"> studies</w:t>
            </w:r>
            <w:r w:rsidRPr="00A0758C">
              <w:rPr>
                <w:b/>
                <w:lang w:val="en-GB"/>
              </w:rPr>
              <w:t xml:space="preserve"> identified without search filter</w:t>
            </w:r>
          </w:p>
        </w:tc>
        <w:tc>
          <w:tcPr>
            <w:tcW w:w="151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12EE1FD" w14:textId="77777777" w:rsidR="005C0EFD" w:rsidRPr="00A0758C" w:rsidRDefault="005C0EFD" w:rsidP="001237F9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Number needed to read without search filter</w:t>
            </w:r>
          </w:p>
        </w:tc>
        <w:tc>
          <w:tcPr>
            <w:tcW w:w="139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EA074B0" w14:textId="77777777" w:rsidR="005C0EFD" w:rsidRPr="00A0758C" w:rsidRDefault="005C0EFD" w:rsidP="001237F9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 xml:space="preserve">Number of records retrieved </w:t>
            </w:r>
            <w:r>
              <w:rPr>
                <w:b/>
                <w:lang w:val="en-GB"/>
              </w:rPr>
              <w:t xml:space="preserve">from Embase </w:t>
            </w:r>
            <w:r w:rsidRPr="00A0758C">
              <w:rPr>
                <w:b/>
                <w:lang w:val="en-GB"/>
              </w:rPr>
              <w:t>when using filter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CA94C3E" w14:textId="4CA123C3" w:rsidR="005C0EFD" w:rsidRPr="00A0758C" w:rsidRDefault="005C0EFD" w:rsidP="001237F9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 xml:space="preserve">Relevant </w:t>
            </w:r>
            <w:r w:rsidR="00522BA1">
              <w:rPr>
                <w:b/>
                <w:lang w:val="en-GB"/>
              </w:rPr>
              <w:t>observational</w:t>
            </w:r>
            <w:r>
              <w:rPr>
                <w:b/>
                <w:lang w:val="en-GB"/>
              </w:rPr>
              <w:t xml:space="preserve"> studies</w:t>
            </w:r>
            <w:r w:rsidRPr="00A0758C">
              <w:rPr>
                <w:b/>
                <w:lang w:val="en-GB"/>
              </w:rPr>
              <w:t xml:space="preserve"> identified when using filter</w:t>
            </w:r>
          </w:p>
        </w:tc>
        <w:tc>
          <w:tcPr>
            <w:tcW w:w="153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5DECB3A" w14:textId="48F8E2EA" w:rsidR="005C0EFD" w:rsidRPr="00A0758C" w:rsidRDefault="00E15A62" w:rsidP="001237F9">
            <w:pPr>
              <w:jc w:val="center"/>
              <w:rPr>
                <w:b/>
                <w:lang w:val="en-GB"/>
              </w:rPr>
            </w:pPr>
            <w:r>
              <w:rPr>
                <w:b/>
                <w:lang w:val="en-GB"/>
              </w:rPr>
              <w:t>Recall</w:t>
            </w:r>
            <w:r w:rsidR="006D3C1F">
              <w:rPr>
                <w:b/>
                <w:lang w:val="en-GB"/>
              </w:rPr>
              <w:t xml:space="preserve"> (%)</w:t>
            </w:r>
          </w:p>
        </w:tc>
        <w:tc>
          <w:tcPr>
            <w:tcW w:w="16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F274EB5" w14:textId="77777777" w:rsidR="005C0EFD" w:rsidRPr="00A0758C" w:rsidRDefault="005C0EFD" w:rsidP="001237F9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Number needed to read when using filter</w:t>
            </w:r>
          </w:p>
        </w:tc>
      </w:tr>
      <w:tr w:rsidR="00BA6391" w14:paraId="02AB51D4" w14:textId="77777777" w:rsidTr="00BA6391">
        <w:tc>
          <w:tcPr>
            <w:tcW w:w="21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0B012D2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ABCDE</w:t>
            </w:r>
          </w:p>
        </w:tc>
        <w:tc>
          <w:tcPr>
            <w:tcW w:w="131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DCEC233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6/11/201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FD1C68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2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37AD28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FA963E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2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62CA00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EC370B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08810E" w14:textId="5A240BBE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4BCAAD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1</w:t>
            </w:r>
          </w:p>
        </w:tc>
      </w:tr>
      <w:tr w:rsidR="00BA6391" w14:paraId="326F37EA" w14:textId="77777777" w:rsidTr="00BA6391">
        <w:tc>
          <w:tcPr>
            <w:tcW w:w="21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16ED29D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Crush injury</w:t>
            </w:r>
          </w:p>
        </w:tc>
        <w:tc>
          <w:tcPr>
            <w:tcW w:w="131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392850A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/0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069D5A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02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CF72C5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72E354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51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87FFB5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6995B3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A0D0CB" w14:textId="33E354DC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76AA47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7</w:t>
            </w:r>
          </w:p>
        </w:tc>
      </w:tr>
      <w:tr w:rsidR="00BA6391" w14:paraId="1D1E3A50" w14:textId="77777777" w:rsidTr="00BA6391">
        <w:tc>
          <w:tcPr>
            <w:tcW w:w="21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FC0E8D7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Posture for myocardial infarction</w:t>
            </w:r>
          </w:p>
        </w:tc>
        <w:tc>
          <w:tcPr>
            <w:tcW w:w="131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6B18254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2/0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E1C507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598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5088B0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98BE8C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598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D2EF4E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49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335322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092A5A" w14:textId="333B57C9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AA80DB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49</w:t>
            </w:r>
          </w:p>
        </w:tc>
      </w:tr>
      <w:tr w:rsidR="00BA6391" w14:paraId="6066B2D8" w14:textId="77777777" w:rsidTr="00BA6391">
        <w:tc>
          <w:tcPr>
            <w:tcW w:w="21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BAFC024" w14:textId="77777777" w:rsidR="00BA6391" w:rsidRPr="005C0EFD" w:rsidRDefault="00BA6391" w:rsidP="00BA6391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Manual blood pressure monitoring</w:t>
            </w:r>
          </w:p>
        </w:tc>
        <w:tc>
          <w:tcPr>
            <w:tcW w:w="131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06AFDF2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/0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9CF0B9" w14:textId="77777777" w:rsidR="00BA6391" w:rsidRDefault="00BA6391" w:rsidP="00BA6391">
            <w:pPr>
              <w:jc w:val="center"/>
              <w:rPr>
                <w:rFonts w:cs="Segoe UI"/>
                <w:szCs w:val="20"/>
              </w:rPr>
            </w:pPr>
            <w:r>
              <w:rPr>
                <w:rFonts w:cs="Segoe UI"/>
                <w:szCs w:val="20"/>
              </w:rPr>
              <w:t>1687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CBD1CE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3CBB8E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687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F409C2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57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2722C7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6E1B30" w14:textId="06A38806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15D3B0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57</w:t>
            </w:r>
          </w:p>
        </w:tc>
      </w:tr>
      <w:tr w:rsidR="00BA6391" w14:paraId="400A4EB1" w14:textId="77777777" w:rsidTr="00BA6391">
        <w:tc>
          <w:tcPr>
            <w:tcW w:w="21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EE7F33E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Burns: RF for complications</w:t>
            </w:r>
          </w:p>
        </w:tc>
        <w:tc>
          <w:tcPr>
            <w:tcW w:w="131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36B72C9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/01/202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1F33A7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90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0D7511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51007D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58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8CAA28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76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6885FE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E9235C" w14:textId="4AA60507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FE6235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44</w:t>
            </w:r>
          </w:p>
        </w:tc>
      </w:tr>
      <w:tr w:rsidR="00BA6391" w14:paraId="642394D8" w14:textId="77777777" w:rsidTr="00BA6391">
        <w:tc>
          <w:tcPr>
            <w:tcW w:w="21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679A20F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Burns: Cooling with ice</w:t>
            </w:r>
          </w:p>
        </w:tc>
        <w:tc>
          <w:tcPr>
            <w:tcW w:w="131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34AF768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8/12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024871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91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A1F3F6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190734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91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35F968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90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ADE85F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B832F8" w14:textId="5E1BB5E2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881F3F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90</w:t>
            </w:r>
          </w:p>
        </w:tc>
      </w:tr>
      <w:tr w:rsidR="00BA6391" w14:paraId="1C5EDE45" w14:textId="77777777" w:rsidTr="00BA6391">
        <w:tc>
          <w:tcPr>
            <w:tcW w:w="21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411FDF5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Burns: Chemical burn: irrigation</w:t>
            </w:r>
          </w:p>
        </w:tc>
        <w:tc>
          <w:tcPr>
            <w:tcW w:w="131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1487188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2/1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38137F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88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50C59B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B9A1C7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9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801A4B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07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7DA8A1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BB0C38" w14:textId="681D7EDC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D09131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9</w:t>
            </w:r>
          </w:p>
        </w:tc>
      </w:tr>
      <w:tr w:rsidR="00BA6391" w14:paraId="2487F4F7" w14:textId="77777777" w:rsidTr="00BA6391">
        <w:tc>
          <w:tcPr>
            <w:tcW w:w="21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E81ABE5" w14:textId="77777777" w:rsidR="00BA6391" w:rsidRPr="005C0EFD" w:rsidRDefault="00BA6391" w:rsidP="00BA6391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5C0EFD">
              <w:rPr>
                <w:rFonts w:cs="Segoe UI"/>
                <w:color w:val="000000"/>
                <w:szCs w:val="20"/>
                <w:lang w:val="en-GB"/>
              </w:rPr>
              <w:t>Bites&amp;Stings: RF dog bite</w:t>
            </w:r>
          </w:p>
        </w:tc>
        <w:tc>
          <w:tcPr>
            <w:tcW w:w="131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FAC5E2F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/10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A623CB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26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B7D9BE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29344D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42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C8457C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38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1EAC3F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C2ACA7" w14:textId="4E989D01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664C40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9</w:t>
            </w:r>
          </w:p>
        </w:tc>
      </w:tr>
      <w:tr w:rsidR="00BA6391" w14:paraId="5B190AC0" w14:textId="77777777" w:rsidTr="00BA6391">
        <w:tc>
          <w:tcPr>
            <w:tcW w:w="21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ECD66AC" w14:textId="77777777" w:rsidR="00BA6391" w:rsidRPr="005C0EFD" w:rsidRDefault="00BA6391" w:rsidP="00BA6391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5C0EFD">
              <w:rPr>
                <w:rFonts w:cs="Segoe UI"/>
                <w:color w:val="000000"/>
                <w:szCs w:val="20"/>
                <w:lang w:val="en-GB"/>
              </w:rPr>
              <w:t>Bites&amp;Stings: RF infection dog/cat bites/scratch</w:t>
            </w:r>
          </w:p>
        </w:tc>
        <w:tc>
          <w:tcPr>
            <w:tcW w:w="131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8E89E23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6/09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0793C3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90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BC5ACF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F48F2A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98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252189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3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847876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0E0BB9" w14:textId="4FCC1C75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E4B5A3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6</w:t>
            </w:r>
          </w:p>
        </w:tc>
      </w:tr>
      <w:tr w:rsidR="00BA6391" w14:paraId="127BA9B6" w14:textId="77777777" w:rsidTr="00BA6391">
        <w:tc>
          <w:tcPr>
            <w:tcW w:w="21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ABE4E1A" w14:textId="77777777" w:rsidR="00BA6391" w:rsidRPr="005C0EFD" w:rsidRDefault="00BA6391" w:rsidP="00BA6391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5C0EFD">
              <w:rPr>
                <w:rFonts w:cs="Segoe UI"/>
                <w:color w:val="000000"/>
                <w:szCs w:val="20"/>
                <w:lang w:val="en-GB"/>
              </w:rPr>
              <w:lastRenderedPageBreak/>
              <w:t>Bites&amp;Stings: Irrigation dog/cat bites/scratch</w:t>
            </w:r>
          </w:p>
        </w:tc>
        <w:tc>
          <w:tcPr>
            <w:tcW w:w="131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1C719EF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8/09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3A9B2C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79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5FCD69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581AAC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79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04170C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8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F4E3AD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CF4627" w14:textId="646CA053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C32C00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8</w:t>
            </w:r>
          </w:p>
        </w:tc>
      </w:tr>
      <w:tr w:rsidR="00BA6391" w14:paraId="74ED4C66" w14:textId="77777777" w:rsidTr="00BA6391">
        <w:tc>
          <w:tcPr>
            <w:tcW w:w="21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2A56F4" w14:textId="77777777" w:rsidR="00BA6391" w:rsidRPr="005C0EFD" w:rsidRDefault="00BA6391" w:rsidP="00BA6391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5C0EFD">
              <w:rPr>
                <w:rFonts w:cs="Segoe UI"/>
                <w:color w:val="000000"/>
                <w:szCs w:val="20"/>
                <w:lang w:val="en-GB"/>
              </w:rPr>
              <w:t>Bites&amp;Stings: Stagant water RF</w:t>
            </w:r>
          </w:p>
        </w:tc>
        <w:tc>
          <w:tcPr>
            <w:tcW w:w="13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C568C15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/10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48D95F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69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C7DFE4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E4E127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69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9E7F44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6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853556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5BF1B7" w14:textId="364F789A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54F2A4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63</w:t>
            </w:r>
          </w:p>
        </w:tc>
      </w:tr>
      <w:tr w:rsidR="00BA6391" w14:paraId="07F23AB7" w14:textId="77777777" w:rsidTr="00BA6391">
        <w:tc>
          <w:tcPr>
            <w:tcW w:w="21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E98E88E" w14:textId="77777777" w:rsidR="00BA6391" w:rsidRPr="005C0EFD" w:rsidRDefault="00BA6391" w:rsidP="00BA6391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5C0EFD">
              <w:rPr>
                <w:rFonts w:cs="Segoe UI"/>
                <w:color w:val="000000"/>
                <w:szCs w:val="20"/>
                <w:lang w:val="en-GB"/>
              </w:rPr>
              <w:t>Bites&amp;Stings: Environmental cleanliness &amp; hygiene for scabies</w:t>
            </w:r>
          </w:p>
        </w:tc>
        <w:tc>
          <w:tcPr>
            <w:tcW w:w="131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B1E6108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8/10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7D5AC1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48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0F78B3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965C04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62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55025B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38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485578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03B28A" w14:textId="21D28DBB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5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E518B8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46</w:t>
            </w:r>
          </w:p>
        </w:tc>
      </w:tr>
      <w:tr w:rsidR="00BA6391" w14:paraId="08234F45" w14:textId="77777777" w:rsidTr="00BA6391">
        <w:tc>
          <w:tcPr>
            <w:tcW w:w="21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2C3394C" w14:textId="77777777" w:rsidR="00BA6391" w:rsidRPr="005C0EFD" w:rsidRDefault="00BA6391" w:rsidP="00BA6391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5C0EFD">
              <w:rPr>
                <w:rFonts w:cs="Segoe UI"/>
                <w:color w:val="000000"/>
                <w:szCs w:val="20"/>
                <w:lang w:val="en-GB"/>
              </w:rPr>
              <w:t>Bites&amp;Stings: Sting removal of marine animals</w:t>
            </w:r>
          </w:p>
        </w:tc>
        <w:tc>
          <w:tcPr>
            <w:tcW w:w="131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67A0900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/07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B83085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9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2A5141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7C1CE2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9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6CBDBA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B7682E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247DDB" w14:textId="2593F3FC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FD2FE6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3</w:t>
            </w:r>
          </w:p>
        </w:tc>
      </w:tr>
      <w:tr w:rsidR="00BA6391" w14:paraId="3AE265CE" w14:textId="77777777" w:rsidTr="00BA6391">
        <w:tc>
          <w:tcPr>
            <w:tcW w:w="21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DA4ACD5" w14:textId="77777777" w:rsidR="00BA6391" w:rsidRPr="005C0EFD" w:rsidRDefault="00BA6391" w:rsidP="00BA6391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5C0EFD">
              <w:rPr>
                <w:rFonts w:cs="Segoe UI"/>
                <w:color w:val="000000"/>
                <w:szCs w:val="20"/>
                <w:lang w:val="en-GB"/>
              </w:rPr>
              <w:t>Skin wounds: RF for tetanus</w:t>
            </w:r>
          </w:p>
        </w:tc>
        <w:tc>
          <w:tcPr>
            <w:tcW w:w="131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1874C02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/12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7BC064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12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90AA18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DA5EF9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12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7A1A7F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70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576224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5CB70D" w14:textId="3803D51A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E73B7F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70</w:t>
            </w:r>
          </w:p>
        </w:tc>
      </w:tr>
      <w:tr w:rsidR="00BA6391" w14:paraId="2B22661C" w14:textId="77777777" w:rsidTr="00BA6391">
        <w:tc>
          <w:tcPr>
            <w:tcW w:w="21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A68748B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Burns: Eye protection</w:t>
            </w:r>
          </w:p>
        </w:tc>
        <w:tc>
          <w:tcPr>
            <w:tcW w:w="131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44BB0C5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6/11/2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C938DA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45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96E162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512C71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82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22BB9A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37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83CC01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35F9A9" w14:textId="06131606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B7A42F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2</w:t>
            </w:r>
          </w:p>
        </w:tc>
      </w:tr>
      <w:tr w:rsidR="00BA6391" w14:paraId="68C225D9" w14:textId="77777777" w:rsidTr="00BA6391">
        <w:tc>
          <w:tcPr>
            <w:tcW w:w="21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18AD67F" w14:textId="05909768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 xml:space="preserve">SIDS </w:t>
            </w:r>
            <w:r w:rsidR="009A3385">
              <w:rPr>
                <w:rFonts w:cs="Segoe UI"/>
                <w:color w:val="000000"/>
                <w:szCs w:val="20"/>
              </w:rPr>
              <w:t>risk factors</w:t>
            </w:r>
          </w:p>
        </w:tc>
        <w:tc>
          <w:tcPr>
            <w:tcW w:w="131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6539231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/01/202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1C234A" w14:textId="170D1221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73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829E49" w14:textId="6B7D28F1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0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FF062C" w14:textId="3B98A527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4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9CB3E8" w14:textId="6A04AFE4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90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AE90AB" w14:textId="50DCBF27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F0AB3E" w14:textId="254093E9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E62911" w14:textId="3189DD84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5</w:t>
            </w:r>
          </w:p>
        </w:tc>
      </w:tr>
      <w:tr w:rsidR="00BA6391" w14:paraId="65786A08" w14:textId="77777777" w:rsidTr="00BA6391">
        <w:tc>
          <w:tcPr>
            <w:tcW w:w="21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15BBC49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SIDS home monitoring device</w:t>
            </w:r>
          </w:p>
        </w:tc>
        <w:tc>
          <w:tcPr>
            <w:tcW w:w="131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7531143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/07/202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CA21E4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98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82E68A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D33D9C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98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EF5EB7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0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11728B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63ECB9" w14:textId="3977202C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7D782F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0</w:t>
            </w:r>
          </w:p>
        </w:tc>
      </w:tr>
      <w:tr w:rsidR="00BA6391" w14:paraId="2359B723" w14:textId="77777777" w:rsidTr="00BA6391">
        <w:tc>
          <w:tcPr>
            <w:tcW w:w="21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0C11908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Headrest for wiplash</w:t>
            </w:r>
          </w:p>
        </w:tc>
        <w:tc>
          <w:tcPr>
            <w:tcW w:w="13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AEA2B7D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0/02/202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931D40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5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D5D4A0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4AD6B1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3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1B129A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A570AA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E017FA" w14:textId="2A19F940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04B326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1</w:t>
            </w:r>
          </w:p>
        </w:tc>
      </w:tr>
      <w:tr w:rsidR="00BA6391" w14:paraId="7A3F213E" w14:textId="77777777" w:rsidTr="00BA6391">
        <w:tc>
          <w:tcPr>
            <w:tcW w:w="21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3D376A2" w14:textId="77777777" w:rsidR="00BA6391" w:rsidRPr="005C0EFD" w:rsidRDefault="00BA6391" w:rsidP="00BA6391">
            <w:pPr>
              <w:spacing w:after="0"/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5C0EFD">
              <w:rPr>
                <w:rFonts w:cs="Segoe UI"/>
                <w:color w:val="000000"/>
                <w:szCs w:val="20"/>
                <w:lang w:val="en-GB"/>
              </w:rPr>
              <w:t>Object in mouth for epilepsy</w:t>
            </w:r>
          </w:p>
        </w:tc>
        <w:tc>
          <w:tcPr>
            <w:tcW w:w="13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27AF22E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/01/202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A99391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05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8F1F1B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A92B32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53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EAF595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48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DC157D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315DBD" w14:textId="417BC7BE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E5E2EA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4</w:t>
            </w:r>
          </w:p>
        </w:tc>
      </w:tr>
      <w:tr w:rsidR="00BA6391" w14:paraId="547B7E02" w14:textId="77777777" w:rsidTr="009A3385">
        <w:tc>
          <w:tcPr>
            <w:tcW w:w="21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2EB397D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Risk factors for epilepsy</w:t>
            </w:r>
          </w:p>
        </w:tc>
        <w:tc>
          <w:tcPr>
            <w:tcW w:w="13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50954E3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3/01/202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0A7890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412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BFD599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722BA5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02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013A58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3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284744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42DAF0" w14:textId="44AAA668" w:rsidR="00BA6391" w:rsidRDefault="009A3385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D5FDEE" w14:textId="77777777" w:rsidR="00BA6391" w:rsidRDefault="00BA6391" w:rsidP="00BA639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9</w:t>
            </w:r>
          </w:p>
        </w:tc>
      </w:tr>
      <w:tr w:rsidR="009A3385" w14:paraId="6D2BF491" w14:textId="77777777" w:rsidTr="009A3385">
        <w:tc>
          <w:tcPr>
            <w:tcW w:w="21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02AD9FB" w14:textId="56B41BD5" w:rsidR="009A3385" w:rsidRDefault="009A3385" w:rsidP="009A33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Dysmenorrhea</w:t>
            </w:r>
          </w:p>
        </w:tc>
        <w:tc>
          <w:tcPr>
            <w:tcW w:w="13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6F973E3" w14:textId="569CA8E6" w:rsidR="009A3385" w:rsidRDefault="009A3385" w:rsidP="009A33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5/05/202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DF8F21" w14:textId="3074A4A5" w:rsidR="009A3385" w:rsidRDefault="009A3385" w:rsidP="009A33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51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82994B" w14:textId="05DD0937" w:rsidR="009A3385" w:rsidRDefault="009A3385" w:rsidP="009A33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3F7D7A" w14:textId="4E9C3FC5" w:rsidR="009A3385" w:rsidRDefault="009A3385" w:rsidP="009A33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9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BDAA1B" w14:textId="3C24AC2D" w:rsidR="009A3385" w:rsidRDefault="009A3385" w:rsidP="009A33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64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33A029" w14:textId="051035AB" w:rsidR="009A3385" w:rsidRDefault="009A3385" w:rsidP="009A33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93E9E8" w14:textId="61BEAA36" w:rsidR="009A3385" w:rsidRDefault="009A3385" w:rsidP="009A33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815F25" w14:textId="0F21BE4A" w:rsidR="009A3385" w:rsidRDefault="009A3385" w:rsidP="009A33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9</w:t>
            </w:r>
          </w:p>
        </w:tc>
      </w:tr>
      <w:tr w:rsidR="009A3385" w14:paraId="499EB56F" w14:textId="77777777" w:rsidTr="00BA6391">
        <w:tc>
          <w:tcPr>
            <w:tcW w:w="21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E0D8CC0" w14:textId="53085652" w:rsidR="009A3385" w:rsidRDefault="009A3385" w:rsidP="009A33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Breastfeeding for dehydration</w:t>
            </w:r>
          </w:p>
        </w:tc>
        <w:tc>
          <w:tcPr>
            <w:tcW w:w="131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8DD8F25" w14:textId="01E46EAB" w:rsidR="009A3385" w:rsidRDefault="009A3385" w:rsidP="009A33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6/05/202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C95FC5" w14:textId="50942BE8" w:rsidR="009A3385" w:rsidRDefault="009A3385" w:rsidP="009A33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86</w:t>
            </w:r>
          </w:p>
        </w:tc>
        <w:tc>
          <w:tcPr>
            <w:tcW w:w="1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6C06E6" w14:textId="22CB6FC8" w:rsidR="009A3385" w:rsidRDefault="009A3385" w:rsidP="009A33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5162A0" w14:textId="6D4DE838" w:rsidR="009A3385" w:rsidRDefault="009A3385" w:rsidP="009A33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97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414906" w14:textId="5F9F8077" w:rsidR="009A3385" w:rsidRDefault="009A3385" w:rsidP="009A33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79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9B4E28" w14:textId="59E78BD4" w:rsidR="009A3385" w:rsidRDefault="009A3385" w:rsidP="009A33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1252B6" w14:textId="6A94CFED" w:rsidR="009A3385" w:rsidRDefault="009A3385" w:rsidP="009A33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FBE576" w14:textId="5B699107" w:rsidR="009A3385" w:rsidRDefault="009A3385" w:rsidP="009A3385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0</w:t>
            </w:r>
          </w:p>
        </w:tc>
      </w:tr>
    </w:tbl>
    <w:p w14:paraId="6BB64570" w14:textId="004790F6" w:rsidR="007412E9" w:rsidRPr="008A3E7E" w:rsidRDefault="007412E9" w:rsidP="007412E9">
      <w:pPr>
        <w:pStyle w:val="EndNoteBibliography"/>
        <w:ind w:left="720" w:hanging="720"/>
        <w:rPr>
          <w:lang w:val="en-GB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Pr="008B7A41">
        <w:t>1.</w:t>
      </w:r>
      <w:r w:rsidRPr="008B7A41">
        <w:tab/>
        <w:t>Centre for Evidence-Based Practice (CEBaP). First Aid Evidence Summaries [Internet]. Mechelen, Belgium: Belgian Red Cross [cited Nov 19th 2020]. &lt;</w:t>
      </w:r>
      <w:hyperlink r:id="rId11" w:history="1">
        <w:r w:rsidRPr="008B7A41">
          <w:rPr>
            <w:rStyle w:val="Hyperlink"/>
          </w:rPr>
          <w:t>https://www.cebap.org/knowledge-dissemination/first-aid-evidence-summaries/</w:t>
        </w:r>
      </w:hyperlink>
      <w:r w:rsidRPr="008B7A41">
        <w:t xml:space="preserve">&gt;. </w:t>
      </w:r>
      <w:r>
        <w:rPr>
          <w:lang w:val="en-GB"/>
        </w:rPr>
        <w:fldChar w:fldCharType="end"/>
      </w:r>
    </w:p>
    <w:sectPr w:rsidR="007412E9" w:rsidRPr="008A3E7E" w:rsidSect="00A0758C">
      <w:footerReference w:type="default" r:id="rId12"/>
      <w:pgSz w:w="16840" w:h="11900" w:orient="landscape" w:code="9"/>
      <w:pgMar w:top="1418" w:right="1418" w:bottom="1418" w:left="1418" w:header="709" w:footer="34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532995E" w14:textId="77777777" w:rsidR="00524573" w:rsidRDefault="00524573" w:rsidP="007F7621">
      <w:r>
        <w:separator/>
      </w:r>
    </w:p>
  </w:endnote>
  <w:endnote w:type="continuationSeparator" w:id="0">
    <w:p w14:paraId="7F323575" w14:textId="77777777" w:rsidR="00524573" w:rsidRDefault="00524573" w:rsidP="007F762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Ubuntu">
    <w:altName w:val="Segoe Script"/>
    <w:charset w:val="00"/>
    <w:family w:val="swiss"/>
    <w:pitch w:val="variable"/>
    <w:sig w:usb0="E00002FF" w:usb1="5000205B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405756756"/>
      <w:docPartObj>
        <w:docPartGallery w:val="Page Numbers (Bottom of Page)"/>
        <w:docPartUnique/>
      </w:docPartObj>
    </w:sdtPr>
    <w:sdtEndPr/>
    <w:sdtContent>
      <w:p w14:paraId="44EE8DF4" w14:textId="431D4CE1" w:rsidR="003917C9" w:rsidRDefault="003917C9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nl-NL"/>
          </w:rPr>
          <w:t>2</w:t>
        </w:r>
        <w:r>
          <w:fldChar w:fldCharType="end"/>
        </w:r>
      </w:p>
    </w:sdtContent>
  </w:sdt>
  <w:p w14:paraId="78F94552" w14:textId="77777777" w:rsidR="003917C9" w:rsidRDefault="003917C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28C5E24" w14:textId="77777777" w:rsidR="00524573" w:rsidRDefault="00524573" w:rsidP="007F7621">
      <w:r>
        <w:separator/>
      </w:r>
    </w:p>
  </w:footnote>
  <w:footnote w:type="continuationSeparator" w:id="0">
    <w:p w14:paraId="61095FFA" w14:textId="77777777" w:rsidR="00524573" w:rsidRDefault="00524573" w:rsidP="007F762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30FED5C4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EDF219E6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66D09D9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0776AB5E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3F36900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206896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13FC14B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AA7A984E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722238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C5C355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3A6097"/>
    <w:multiLevelType w:val="hybridMultilevel"/>
    <w:tmpl w:val="98604446"/>
    <w:lvl w:ilvl="0" w:tplc="CC5CA2A4">
      <w:start w:val="1"/>
      <w:numFmt w:val="decimal"/>
      <w:lvlText w:val="%1."/>
      <w:lvlJc w:val="left"/>
      <w:pPr>
        <w:ind w:left="720" w:hanging="360"/>
      </w:p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C6368AE"/>
    <w:multiLevelType w:val="multilevel"/>
    <w:tmpl w:val="58D4271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2" w15:restartNumberingAfterBreak="0">
    <w:nsid w:val="14605691"/>
    <w:multiLevelType w:val="multilevel"/>
    <w:tmpl w:val="FE68961E"/>
    <w:lvl w:ilvl="0">
      <w:start w:val="1"/>
      <w:numFmt w:val="bullet"/>
      <w:pStyle w:val="Opsommingblokrood"/>
      <w:lvlText w:val=""/>
      <w:lvlJc w:val="left"/>
      <w:pPr>
        <w:ind w:left="360" w:hanging="360"/>
      </w:pPr>
      <w:rPr>
        <w:rFonts w:ascii="Wingdings" w:hAnsi="Wingdings" w:hint="default"/>
        <w:b/>
        <w:bCs/>
        <w:i w:val="0"/>
        <w:iCs w:val="0"/>
        <w:color w:val="EC2127"/>
        <w:sz w:val="28"/>
        <w:szCs w:val="20"/>
      </w:rPr>
    </w:lvl>
    <w:lvl w:ilvl="1">
      <w:start w:val="1"/>
      <w:numFmt w:val="bullet"/>
      <w:pStyle w:val="Opsommingbekjezwart"/>
      <w:lvlText w:val="&gt;"/>
      <w:lvlJc w:val="left"/>
      <w:pPr>
        <w:ind w:left="646" w:hanging="362"/>
      </w:pPr>
      <w:rPr>
        <w:rFonts w:ascii="Segoe UI" w:hAnsi="Segoe UI" w:hint="default"/>
        <w:b/>
        <w:i w:val="0"/>
        <w:color w:val="223A3C"/>
        <w:sz w:val="16"/>
      </w:rPr>
    </w:lvl>
    <w:lvl w:ilvl="2">
      <w:start w:val="1"/>
      <w:numFmt w:val="bullet"/>
      <w:pStyle w:val="Opsommingbolblauwgroen"/>
      <w:lvlText w:val=""/>
      <w:lvlJc w:val="left"/>
      <w:pPr>
        <w:ind w:left="924" w:hanging="357"/>
      </w:pPr>
      <w:rPr>
        <w:rFonts w:ascii="Symbol" w:hAnsi="Symbol" w:hint="default"/>
        <w:b/>
        <w:i w:val="0"/>
        <w:color w:val="81A6AB"/>
        <w:sz w:val="20"/>
      </w:rPr>
    </w:lvl>
    <w:lvl w:ilvl="3">
      <w:start w:val="1"/>
      <w:numFmt w:val="none"/>
      <w:lvlText w:val=""/>
      <w:lvlJc w:val="left"/>
      <w:pPr>
        <w:ind w:left="2880" w:hanging="360"/>
      </w:pPr>
      <w:rPr>
        <w:rFonts w:hint="default"/>
      </w:rPr>
    </w:lvl>
    <w:lvl w:ilvl="4">
      <w:start w:val="1"/>
      <w:numFmt w:val="none"/>
      <w:lvlText w:val=""/>
      <w:lvlJc w:val="left"/>
      <w:pPr>
        <w:ind w:left="3600" w:hanging="360"/>
      </w:pPr>
      <w:rPr>
        <w:rFonts w:hint="default"/>
      </w:rPr>
    </w:lvl>
    <w:lvl w:ilvl="5">
      <w:start w:val="1"/>
      <w:numFmt w:val="none"/>
      <w:lvlText w:val=""/>
      <w:lvlJc w:val="left"/>
      <w:pPr>
        <w:ind w:left="4320" w:hanging="360"/>
      </w:pPr>
      <w:rPr>
        <w:rFonts w:hint="default"/>
      </w:rPr>
    </w:lvl>
    <w:lvl w:ilvl="6">
      <w:start w:val="1"/>
      <w:numFmt w:val="none"/>
      <w:lvlText w:val=""/>
      <w:lvlJc w:val="left"/>
      <w:pPr>
        <w:ind w:left="5040" w:hanging="360"/>
      </w:pPr>
      <w:rPr>
        <w:rFonts w:hint="default"/>
      </w:rPr>
    </w:lvl>
    <w:lvl w:ilvl="7">
      <w:start w:val="1"/>
      <w:numFmt w:val="none"/>
      <w:lvlText w:val=""/>
      <w:lvlJc w:val="left"/>
      <w:pPr>
        <w:ind w:left="5760" w:hanging="360"/>
      </w:pPr>
      <w:rPr>
        <w:rFonts w:hint="default"/>
      </w:rPr>
    </w:lvl>
    <w:lvl w:ilvl="8">
      <w:start w:val="1"/>
      <w:numFmt w:val="none"/>
      <w:lvlText w:val=""/>
      <w:lvlJc w:val="left"/>
      <w:pPr>
        <w:ind w:left="6480" w:hanging="360"/>
      </w:pPr>
      <w:rPr>
        <w:rFonts w:hint="default"/>
      </w:rPr>
    </w:lvl>
  </w:abstractNum>
  <w:abstractNum w:abstractNumId="13" w15:restartNumberingAfterBreak="0">
    <w:nsid w:val="155F19D2"/>
    <w:multiLevelType w:val="hybridMultilevel"/>
    <w:tmpl w:val="02C80EEC"/>
    <w:lvl w:ilvl="0" w:tplc="08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85154FD"/>
    <w:multiLevelType w:val="multilevel"/>
    <w:tmpl w:val="0813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5" w15:restartNumberingAfterBreak="0">
    <w:nsid w:val="2AD619B6"/>
    <w:multiLevelType w:val="multilevel"/>
    <w:tmpl w:val="527CD6FA"/>
    <w:lvl w:ilvl="0">
      <w:start w:val="1"/>
      <w:numFmt w:val="bullet"/>
      <w:lvlText w:val="&gt;"/>
      <w:lvlJc w:val="left"/>
      <w:pPr>
        <w:ind w:left="1211" w:hanging="360"/>
      </w:pPr>
      <w:rPr>
        <w:rFonts w:ascii="Segoe UI" w:hAnsi="Segoe UI" w:hint="default"/>
        <w:b/>
        <w:i w:val="0"/>
        <w:color w:val="EC2127"/>
        <w:sz w:val="16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A842B3D"/>
    <w:multiLevelType w:val="hybridMultilevel"/>
    <w:tmpl w:val="B0E857A2"/>
    <w:lvl w:ilvl="0" w:tplc="1E504E3C">
      <w:start w:val="1"/>
      <w:numFmt w:val="bullet"/>
      <w:lvlText w:val="&gt;"/>
      <w:lvlJc w:val="left"/>
      <w:pPr>
        <w:ind w:left="1778" w:hanging="360"/>
      </w:pPr>
      <w:rPr>
        <w:rFonts w:ascii="Segoe UI" w:hAnsi="Segoe UI" w:hint="default"/>
        <w:b/>
        <w:i w:val="0"/>
        <w:color w:val="81A6AB"/>
        <w:sz w:val="16"/>
      </w:rPr>
    </w:lvl>
    <w:lvl w:ilvl="1" w:tplc="08130003" w:tentative="1">
      <w:start w:val="1"/>
      <w:numFmt w:val="bullet"/>
      <w:lvlText w:val="o"/>
      <w:lvlJc w:val="left"/>
      <w:pPr>
        <w:ind w:left="2858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3578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4298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5018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5738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6458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7178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7898" w:hanging="360"/>
      </w:pPr>
      <w:rPr>
        <w:rFonts w:ascii="Wingdings" w:hAnsi="Wingdings" w:hint="default"/>
      </w:rPr>
    </w:lvl>
  </w:abstractNum>
  <w:abstractNum w:abstractNumId="17" w15:restartNumberingAfterBreak="0">
    <w:nsid w:val="3DC85AFE"/>
    <w:multiLevelType w:val="hybridMultilevel"/>
    <w:tmpl w:val="634E09EA"/>
    <w:lvl w:ilvl="0" w:tplc="F6D62746">
      <w:start w:val="1"/>
      <w:numFmt w:val="bullet"/>
      <w:lvlText w:val="&gt;"/>
      <w:lvlJc w:val="left"/>
      <w:pPr>
        <w:ind w:left="644" w:hanging="360"/>
      </w:pPr>
      <w:rPr>
        <w:rFonts w:ascii="Segoe UI" w:hAnsi="Segoe UI" w:hint="default"/>
        <w:b/>
        <w:bCs/>
        <w:i w:val="0"/>
        <w:iCs w:val="0"/>
        <w:color w:val="223A3C"/>
        <w:sz w:val="16"/>
        <w:szCs w:val="20"/>
      </w:rPr>
    </w:lvl>
    <w:lvl w:ilvl="1" w:tplc="0813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18" w15:restartNumberingAfterBreak="0">
    <w:nsid w:val="42EE656A"/>
    <w:multiLevelType w:val="multilevel"/>
    <w:tmpl w:val="98707328"/>
    <w:lvl w:ilvl="0">
      <w:start w:val="1"/>
      <w:numFmt w:val="bullet"/>
      <w:lvlText w:val="+"/>
      <w:lvlJc w:val="left"/>
      <w:pPr>
        <w:tabs>
          <w:tab w:val="num" w:pos="1304"/>
        </w:tabs>
        <w:ind w:left="1304" w:hanging="170"/>
      </w:pPr>
      <w:rPr>
        <w:rFonts w:ascii="Ubuntu" w:hAnsi="Ubuntu" w:hint="default"/>
        <w:b/>
        <w:bCs/>
        <w:i w:val="0"/>
        <w:iCs w:val="0"/>
        <w:color w:val="ED1C24"/>
        <w:sz w:val="20"/>
        <w:szCs w:val="20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E770317"/>
    <w:multiLevelType w:val="hybridMultilevel"/>
    <w:tmpl w:val="6714EC26"/>
    <w:lvl w:ilvl="0" w:tplc="E7203676">
      <w:start w:val="1"/>
      <w:numFmt w:val="decimal"/>
      <w:lvlText w:val="%1."/>
      <w:lvlJc w:val="left"/>
      <w:pPr>
        <w:ind w:left="1004" w:hanging="360"/>
      </w:pPr>
    </w:lvl>
    <w:lvl w:ilvl="1" w:tplc="08130019" w:tentative="1">
      <w:start w:val="1"/>
      <w:numFmt w:val="lowerLetter"/>
      <w:lvlText w:val="%2."/>
      <w:lvlJc w:val="left"/>
      <w:pPr>
        <w:ind w:left="1724" w:hanging="360"/>
      </w:pPr>
    </w:lvl>
    <w:lvl w:ilvl="2" w:tplc="0813001B" w:tentative="1">
      <w:start w:val="1"/>
      <w:numFmt w:val="lowerRoman"/>
      <w:lvlText w:val="%3."/>
      <w:lvlJc w:val="right"/>
      <w:pPr>
        <w:ind w:left="2444" w:hanging="180"/>
      </w:pPr>
    </w:lvl>
    <w:lvl w:ilvl="3" w:tplc="0813000F" w:tentative="1">
      <w:start w:val="1"/>
      <w:numFmt w:val="decimal"/>
      <w:lvlText w:val="%4."/>
      <w:lvlJc w:val="left"/>
      <w:pPr>
        <w:ind w:left="3164" w:hanging="360"/>
      </w:pPr>
    </w:lvl>
    <w:lvl w:ilvl="4" w:tplc="08130019" w:tentative="1">
      <w:start w:val="1"/>
      <w:numFmt w:val="lowerLetter"/>
      <w:lvlText w:val="%5."/>
      <w:lvlJc w:val="left"/>
      <w:pPr>
        <w:ind w:left="3884" w:hanging="360"/>
      </w:pPr>
    </w:lvl>
    <w:lvl w:ilvl="5" w:tplc="0813001B" w:tentative="1">
      <w:start w:val="1"/>
      <w:numFmt w:val="lowerRoman"/>
      <w:lvlText w:val="%6."/>
      <w:lvlJc w:val="right"/>
      <w:pPr>
        <w:ind w:left="4604" w:hanging="180"/>
      </w:pPr>
    </w:lvl>
    <w:lvl w:ilvl="6" w:tplc="0813000F" w:tentative="1">
      <w:start w:val="1"/>
      <w:numFmt w:val="decimal"/>
      <w:lvlText w:val="%7."/>
      <w:lvlJc w:val="left"/>
      <w:pPr>
        <w:ind w:left="5324" w:hanging="360"/>
      </w:pPr>
    </w:lvl>
    <w:lvl w:ilvl="7" w:tplc="08130019" w:tentative="1">
      <w:start w:val="1"/>
      <w:numFmt w:val="lowerLetter"/>
      <w:lvlText w:val="%8."/>
      <w:lvlJc w:val="left"/>
      <w:pPr>
        <w:ind w:left="6044" w:hanging="360"/>
      </w:pPr>
    </w:lvl>
    <w:lvl w:ilvl="8" w:tplc="0813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0" w15:restartNumberingAfterBreak="0">
    <w:nsid w:val="4F8F5DBC"/>
    <w:multiLevelType w:val="hybridMultilevel"/>
    <w:tmpl w:val="37B6899E"/>
    <w:lvl w:ilvl="0" w:tplc="147C5928">
      <w:start w:val="1"/>
      <w:numFmt w:val="bullet"/>
      <w:lvlText w:val="&gt;"/>
      <w:lvlJc w:val="left"/>
      <w:pPr>
        <w:ind w:left="1854" w:hanging="360"/>
      </w:pPr>
      <w:rPr>
        <w:rFonts w:ascii="Segoe UI" w:hAnsi="Segoe UI" w:hint="default"/>
        <w:b/>
        <w:i w:val="0"/>
        <w:color w:val="auto"/>
        <w:sz w:val="16"/>
      </w:rPr>
    </w:lvl>
    <w:lvl w:ilvl="1" w:tplc="0813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abstractNum w:abstractNumId="21" w15:restartNumberingAfterBreak="0">
    <w:nsid w:val="501330AA"/>
    <w:multiLevelType w:val="multilevel"/>
    <w:tmpl w:val="9B522470"/>
    <w:lvl w:ilvl="0">
      <w:start w:val="1"/>
      <w:numFmt w:val="decimal"/>
      <w:pStyle w:val="Opsomming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Opsomming11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pStyle w:val="Opsomming111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pStyle w:val="Opsomming1111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pStyle w:val="Opsomming1111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5020127A"/>
    <w:multiLevelType w:val="multilevel"/>
    <w:tmpl w:val="0813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" w15:restartNumberingAfterBreak="0">
    <w:nsid w:val="5DDB7373"/>
    <w:multiLevelType w:val="hybridMultilevel"/>
    <w:tmpl w:val="B504DB72"/>
    <w:lvl w:ilvl="0" w:tplc="3B384C3C">
      <w:start w:val="1"/>
      <w:numFmt w:val="bullet"/>
      <w:lvlText w:val=""/>
      <w:lvlJc w:val="left"/>
      <w:pPr>
        <w:ind w:left="927" w:hanging="360"/>
      </w:pPr>
      <w:rPr>
        <w:rFonts w:ascii="Symbol" w:hAnsi="Symbol" w:hint="default"/>
        <w:b/>
        <w:i w:val="0"/>
        <w:color w:val="81A6AB"/>
        <w:sz w:val="20"/>
      </w:rPr>
    </w:lvl>
    <w:lvl w:ilvl="1" w:tplc="08130003" w:tentative="1">
      <w:start w:val="1"/>
      <w:numFmt w:val="bullet"/>
      <w:lvlText w:val="o"/>
      <w:lvlJc w:val="left"/>
      <w:pPr>
        <w:ind w:left="1299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019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739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459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179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4899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619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339" w:hanging="360"/>
      </w:pPr>
      <w:rPr>
        <w:rFonts w:ascii="Wingdings" w:hAnsi="Wingdings" w:hint="default"/>
      </w:rPr>
    </w:lvl>
  </w:abstractNum>
  <w:abstractNum w:abstractNumId="24" w15:restartNumberingAfterBreak="0">
    <w:nsid w:val="60E336F1"/>
    <w:multiLevelType w:val="hybridMultilevel"/>
    <w:tmpl w:val="FA54FF14"/>
    <w:lvl w:ilvl="0" w:tplc="24DA4430">
      <w:start w:val="1"/>
      <w:numFmt w:val="bullet"/>
      <w:lvlText w:val="&gt;"/>
      <w:lvlJc w:val="left"/>
      <w:pPr>
        <w:ind w:left="1211" w:hanging="360"/>
      </w:pPr>
      <w:rPr>
        <w:rFonts w:ascii="Segoe UI" w:hAnsi="Segoe UI" w:hint="default"/>
        <w:b/>
        <w:i w:val="0"/>
        <w:color w:val="EC2127"/>
        <w:sz w:val="16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126412D"/>
    <w:multiLevelType w:val="multilevel"/>
    <w:tmpl w:val="F5C64864"/>
    <w:lvl w:ilvl="0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  <w:b/>
        <w:bCs/>
        <w:i w:val="0"/>
        <w:iCs w:val="0"/>
        <w:color w:val="EC2127"/>
        <w:sz w:val="28"/>
      </w:rPr>
    </w:lvl>
    <w:lvl w:ilvl="1">
      <w:start w:val="1"/>
      <w:numFmt w:val="bullet"/>
      <w:lvlText w:val="&gt;"/>
      <w:lvlJc w:val="left"/>
      <w:pPr>
        <w:ind w:left="646" w:hanging="362"/>
      </w:pPr>
      <w:rPr>
        <w:rFonts w:ascii="Segoe UI" w:hAnsi="Segoe UI" w:hint="default"/>
        <w:b/>
        <w:i w:val="0"/>
        <w:color w:val="223A3C"/>
        <w:sz w:val="16"/>
      </w:rPr>
    </w:lvl>
    <w:lvl w:ilvl="2">
      <w:start w:val="1"/>
      <w:numFmt w:val="bullet"/>
      <w:lvlText w:val=""/>
      <w:lvlJc w:val="left"/>
      <w:pPr>
        <w:ind w:left="924" w:hanging="357"/>
      </w:pPr>
      <w:rPr>
        <w:rFonts w:ascii="Symbol" w:hAnsi="Symbol" w:hint="default"/>
        <w:b/>
        <w:i w:val="0"/>
        <w:color w:val="81A6AB"/>
        <w:sz w:val="20"/>
      </w:rPr>
    </w:lvl>
    <w:lvl w:ilvl="3">
      <w:start w:val="1"/>
      <w:numFmt w:val="none"/>
      <w:lvlText w:val=""/>
      <w:lvlJc w:val="left"/>
      <w:pPr>
        <w:ind w:left="2880" w:hanging="360"/>
      </w:pPr>
      <w:rPr>
        <w:rFonts w:hint="default"/>
      </w:rPr>
    </w:lvl>
    <w:lvl w:ilvl="4">
      <w:start w:val="1"/>
      <w:numFmt w:val="none"/>
      <w:lvlText w:val=""/>
      <w:lvlJc w:val="left"/>
      <w:pPr>
        <w:ind w:left="3600" w:hanging="360"/>
      </w:pPr>
      <w:rPr>
        <w:rFonts w:hint="default"/>
      </w:rPr>
    </w:lvl>
    <w:lvl w:ilvl="5">
      <w:start w:val="1"/>
      <w:numFmt w:val="none"/>
      <w:lvlText w:val=""/>
      <w:lvlJc w:val="left"/>
      <w:pPr>
        <w:ind w:left="4320" w:hanging="360"/>
      </w:pPr>
      <w:rPr>
        <w:rFonts w:hint="default"/>
      </w:rPr>
    </w:lvl>
    <w:lvl w:ilvl="6">
      <w:start w:val="1"/>
      <w:numFmt w:val="none"/>
      <w:lvlText w:val=""/>
      <w:lvlJc w:val="left"/>
      <w:pPr>
        <w:ind w:left="5040" w:hanging="360"/>
      </w:pPr>
      <w:rPr>
        <w:rFonts w:hint="default"/>
      </w:rPr>
    </w:lvl>
    <w:lvl w:ilvl="7">
      <w:start w:val="1"/>
      <w:numFmt w:val="none"/>
      <w:lvlText w:val=""/>
      <w:lvlJc w:val="left"/>
      <w:pPr>
        <w:ind w:left="5760" w:hanging="360"/>
      </w:pPr>
      <w:rPr>
        <w:rFonts w:hint="default"/>
      </w:rPr>
    </w:lvl>
    <w:lvl w:ilvl="8">
      <w:start w:val="1"/>
      <w:numFmt w:val="none"/>
      <w:lvlText w:val=""/>
      <w:lvlJc w:val="left"/>
      <w:pPr>
        <w:ind w:left="6480" w:hanging="360"/>
      </w:pPr>
      <w:rPr>
        <w:rFonts w:hint="default"/>
      </w:rPr>
    </w:lvl>
  </w:abstractNum>
  <w:abstractNum w:abstractNumId="26" w15:restartNumberingAfterBreak="0">
    <w:nsid w:val="65135C67"/>
    <w:multiLevelType w:val="multilevel"/>
    <w:tmpl w:val="527CD6FA"/>
    <w:lvl w:ilvl="0">
      <w:start w:val="1"/>
      <w:numFmt w:val="bullet"/>
      <w:lvlText w:val="&gt;"/>
      <w:lvlJc w:val="left"/>
      <w:pPr>
        <w:ind w:left="1211" w:hanging="360"/>
      </w:pPr>
      <w:rPr>
        <w:rFonts w:ascii="Segoe UI" w:hAnsi="Segoe UI" w:hint="default"/>
        <w:b/>
        <w:i w:val="0"/>
        <w:color w:val="EC2127"/>
        <w:sz w:val="16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57C0D1A"/>
    <w:multiLevelType w:val="multilevel"/>
    <w:tmpl w:val="5284FDC4"/>
    <w:lvl w:ilvl="0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  <w:b/>
        <w:bCs/>
        <w:i w:val="0"/>
        <w:iCs w:val="0"/>
        <w:color w:val="EC2127"/>
        <w:sz w:val="28"/>
        <w:szCs w:val="20"/>
      </w:rPr>
    </w:lvl>
    <w:lvl w:ilvl="1">
      <w:start w:val="1"/>
      <w:numFmt w:val="bullet"/>
      <w:lvlText w:val="&gt;"/>
      <w:lvlJc w:val="left"/>
      <w:pPr>
        <w:ind w:left="646" w:hanging="362"/>
      </w:pPr>
      <w:rPr>
        <w:rFonts w:ascii="Segoe UI" w:hAnsi="Segoe UI" w:hint="default"/>
        <w:b/>
        <w:i w:val="0"/>
        <w:color w:val="223A3C"/>
        <w:sz w:val="16"/>
      </w:rPr>
    </w:lvl>
    <w:lvl w:ilvl="2">
      <w:start w:val="1"/>
      <w:numFmt w:val="bullet"/>
      <w:lvlText w:val=""/>
      <w:lvlJc w:val="left"/>
      <w:pPr>
        <w:ind w:left="924" w:hanging="357"/>
      </w:pPr>
      <w:rPr>
        <w:rFonts w:ascii="Symbol" w:hAnsi="Symbol" w:hint="default"/>
        <w:b/>
        <w:i w:val="0"/>
        <w:color w:val="81A6AB"/>
        <w:sz w:val="20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55D34D4"/>
    <w:multiLevelType w:val="multilevel"/>
    <w:tmpl w:val="0813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9" w15:restartNumberingAfterBreak="0">
    <w:nsid w:val="761E26D2"/>
    <w:multiLevelType w:val="multilevel"/>
    <w:tmpl w:val="CC1A906E"/>
    <w:lvl w:ilvl="0">
      <w:start w:val="1"/>
      <w:numFmt w:val="bullet"/>
      <w:lvlText w:val="+"/>
      <w:lvlJc w:val="left"/>
      <w:pPr>
        <w:tabs>
          <w:tab w:val="num" w:pos="1134"/>
        </w:tabs>
        <w:ind w:left="1134" w:hanging="283"/>
      </w:pPr>
      <w:rPr>
        <w:rFonts w:ascii="Ubuntu" w:hAnsi="Ubuntu" w:hint="default"/>
        <w:b/>
        <w:bCs/>
        <w:i w:val="0"/>
        <w:iCs w:val="0"/>
        <w:color w:val="ED1C24"/>
        <w:sz w:val="20"/>
        <w:szCs w:val="20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18"/>
  </w:num>
  <w:num w:numId="3">
    <w:abstractNumId w:val="12"/>
    <w:lvlOverride w:ilvl="0">
      <w:startOverride w:val="1"/>
    </w:lvlOverride>
  </w:num>
  <w:num w:numId="4">
    <w:abstractNumId w:val="29"/>
  </w:num>
  <w:num w:numId="5">
    <w:abstractNumId w:val="17"/>
  </w:num>
  <w:num w:numId="6">
    <w:abstractNumId w:val="23"/>
  </w:num>
  <w:num w:numId="7">
    <w:abstractNumId w:val="24"/>
  </w:num>
  <w:num w:numId="8">
    <w:abstractNumId w:val="11"/>
  </w:num>
  <w:num w:numId="9">
    <w:abstractNumId w:val="13"/>
  </w:num>
  <w:num w:numId="10">
    <w:abstractNumId w:val="15"/>
  </w:num>
  <w:num w:numId="11">
    <w:abstractNumId w:val="26"/>
  </w:num>
  <w:num w:numId="12">
    <w:abstractNumId w:val="20"/>
  </w:num>
  <w:num w:numId="13">
    <w:abstractNumId w:val="16"/>
  </w:num>
  <w:num w:numId="14">
    <w:abstractNumId w:val="10"/>
  </w:num>
  <w:num w:numId="15">
    <w:abstractNumId w:val="10"/>
    <w:lvlOverride w:ilvl="0">
      <w:startOverride w:val="1"/>
    </w:lvlOverride>
  </w:num>
  <w:num w:numId="16">
    <w:abstractNumId w:val="19"/>
  </w:num>
  <w:num w:numId="17">
    <w:abstractNumId w:val="14"/>
  </w:num>
  <w:num w:numId="18">
    <w:abstractNumId w:val="22"/>
  </w:num>
  <w:num w:numId="19">
    <w:abstractNumId w:val="21"/>
  </w:num>
  <w:num w:numId="20">
    <w:abstractNumId w:val="28"/>
  </w:num>
  <w:num w:numId="21">
    <w:abstractNumId w:val="9"/>
  </w:num>
  <w:num w:numId="22">
    <w:abstractNumId w:val="7"/>
  </w:num>
  <w:num w:numId="23">
    <w:abstractNumId w:val="6"/>
  </w:num>
  <w:num w:numId="24">
    <w:abstractNumId w:val="5"/>
  </w:num>
  <w:num w:numId="25">
    <w:abstractNumId w:val="4"/>
  </w:num>
  <w:num w:numId="26">
    <w:abstractNumId w:val="8"/>
  </w:num>
  <w:num w:numId="27">
    <w:abstractNumId w:val="3"/>
  </w:num>
  <w:num w:numId="28">
    <w:abstractNumId w:val="2"/>
  </w:num>
  <w:num w:numId="29">
    <w:abstractNumId w:val="1"/>
  </w:num>
  <w:num w:numId="30">
    <w:abstractNumId w:val="0"/>
  </w:num>
  <w:num w:numId="31">
    <w:abstractNumId w:val="25"/>
  </w:num>
  <w:num w:numId="32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9"/>
  <w:autoHyphenation/>
  <w:consecutiveHyphenLimit w:val="1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Medical Library Assn&lt;/Style&gt;&lt;LeftDelim&gt;{&lt;/LeftDelim&gt;&lt;RightDelim&gt;}&lt;/RightDelim&gt;&lt;FontName&gt;Segoe U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z2efvpr4te05aezpxpvtf0frf5t5xts2pp9&quot;&gt;20201117_Publication Search Filter Project&lt;record-ids&gt;&lt;item&gt;10&lt;/item&gt;&lt;/record-ids&gt;&lt;/item&gt;&lt;/Libraries&gt;"/>
  </w:docVars>
  <w:rsids>
    <w:rsidRoot w:val="00A0758C"/>
    <w:rsid w:val="00001971"/>
    <w:rsid w:val="00017DB6"/>
    <w:rsid w:val="00026387"/>
    <w:rsid w:val="0003104B"/>
    <w:rsid w:val="00032373"/>
    <w:rsid w:val="0003359C"/>
    <w:rsid w:val="00046B64"/>
    <w:rsid w:val="00047046"/>
    <w:rsid w:val="00052144"/>
    <w:rsid w:val="00066584"/>
    <w:rsid w:val="00075297"/>
    <w:rsid w:val="00075C0F"/>
    <w:rsid w:val="00086478"/>
    <w:rsid w:val="000A06F9"/>
    <w:rsid w:val="000B174E"/>
    <w:rsid w:val="000B69B7"/>
    <w:rsid w:val="000B7D3D"/>
    <w:rsid w:val="000C27B6"/>
    <w:rsid w:val="000D0959"/>
    <w:rsid w:val="000D7D9B"/>
    <w:rsid w:val="000E5FA1"/>
    <w:rsid w:val="000E74E3"/>
    <w:rsid w:val="0010641B"/>
    <w:rsid w:val="001237F9"/>
    <w:rsid w:val="00130D92"/>
    <w:rsid w:val="001361CA"/>
    <w:rsid w:val="0013689B"/>
    <w:rsid w:val="001424B6"/>
    <w:rsid w:val="00144C76"/>
    <w:rsid w:val="00153DE0"/>
    <w:rsid w:val="0017031F"/>
    <w:rsid w:val="001751B9"/>
    <w:rsid w:val="00186F33"/>
    <w:rsid w:val="0019116D"/>
    <w:rsid w:val="0019669A"/>
    <w:rsid w:val="001A058A"/>
    <w:rsid w:val="001C1CA8"/>
    <w:rsid w:val="001D23A6"/>
    <w:rsid w:val="001F086B"/>
    <w:rsid w:val="001F4EF2"/>
    <w:rsid w:val="00221AAE"/>
    <w:rsid w:val="00255448"/>
    <w:rsid w:val="0026014C"/>
    <w:rsid w:val="00264A6F"/>
    <w:rsid w:val="002745D9"/>
    <w:rsid w:val="0027718E"/>
    <w:rsid w:val="002861EA"/>
    <w:rsid w:val="00287C59"/>
    <w:rsid w:val="002A3B63"/>
    <w:rsid w:val="002B231E"/>
    <w:rsid w:val="002E5331"/>
    <w:rsid w:val="002E7FDC"/>
    <w:rsid w:val="002F3776"/>
    <w:rsid w:val="00325BCC"/>
    <w:rsid w:val="00326C01"/>
    <w:rsid w:val="003400A8"/>
    <w:rsid w:val="00342D87"/>
    <w:rsid w:val="003501F1"/>
    <w:rsid w:val="0036283F"/>
    <w:rsid w:val="0036507D"/>
    <w:rsid w:val="00365FA8"/>
    <w:rsid w:val="0037613D"/>
    <w:rsid w:val="003917C9"/>
    <w:rsid w:val="003970F0"/>
    <w:rsid w:val="003B2A5C"/>
    <w:rsid w:val="003B3276"/>
    <w:rsid w:val="003C0091"/>
    <w:rsid w:val="003C2C49"/>
    <w:rsid w:val="003C47AB"/>
    <w:rsid w:val="003D2237"/>
    <w:rsid w:val="003F76D4"/>
    <w:rsid w:val="00415D90"/>
    <w:rsid w:val="004300E0"/>
    <w:rsid w:val="00430605"/>
    <w:rsid w:val="004338A7"/>
    <w:rsid w:val="004349BD"/>
    <w:rsid w:val="00436508"/>
    <w:rsid w:val="00440A44"/>
    <w:rsid w:val="004546B6"/>
    <w:rsid w:val="0046076F"/>
    <w:rsid w:val="00463D81"/>
    <w:rsid w:val="004925BD"/>
    <w:rsid w:val="00497537"/>
    <w:rsid w:val="004B21AF"/>
    <w:rsid w:val="004B3C89"/>
    <w:rsid w:val="004C453C"/>
    <w:rsid w:val="004D75B6"/>
    <w:rsid w:val="004E0EC1"/>
    <w:rsid w:val="004E1BA1"/>
    <w:rsid w:val="004F55D4"/>
    <w:rsid w:val="00500478"/>
    <w:rsid w:val="00522BA1"/>
    <w:rsid w:val="00524573"/>
    <w:rsid w:val="00531280"/>
    <w:rsid w:val="005414F4"/>
    <w:rsid w:val="00543DCD"/>
    <w:rsid w:val="00547836"/>
    <w:rsid w:val="00567A23"/>
    <w:rsid w:val="00572B40"/>
    <w:rsid w:val="005B7E7C"/>
    <w:rsid w:val="005C0EFD"/>
    <w:rsid w:val="005C5C1C"/>
    <w:rsid w:val="005D6146"/>
    <w:rsid w:val="005E0A7B"/>
    <w:rsid w:val="00607810"/>
    <w:rsid w:val="00616959"/>
    <w:rsid w:val="0062140D"/>
    <w:rsid w:val="0064547A"/>
    <w:rsid w:val="00685167"/>
    <w:rsid w:val="0068695B"/>
    <w:rsid w:val="006933C1"/>
    <w:rsid w:val="0069535A"/>
    <w:rsid w:val="006953D5"/>
    <w:rsid w:val="006A0B06"/>
    <w:rsid w:val="006A3B74"/>
    <w:rsid w:val="006B2AE6"/>
    <w:rsid w:val="006C66F5"/>
    <w:rsid w:val="006D3C1F"/>
    <w:rsid w:val="006E6527"/>
    <w:rsid w:val="006F3313"/>
    <w:rsid w:val="006F66EC"/>
    <w:rsid w:val="00703FC5"/>
    <w:rsid w:val="00706CEE"/>
    <w:rsid w:val="007119F6"/>
    <w:rsid w:val="00725D06"/>
    <w:rsid w:val="00732263"/>
    <w:rsid w:val="007412E9"/>
    <w:rsid w:val="00742D8E"/>
    <w:rsid w:val="00753721"/>
    <w:rsid w:val="0075506F"/>
    <w:rsid w:val="00760518"/>
    <w:rsid w:val="0076162D"/>
    <w:rsid w:val="00761AB2"/>
    <w:rsid w:val="007927E4"/>
    <w:rsid w:val="007B7E40"/>
    <w:rsid w:val="007C4A09"/>
    <w:rsid w:val="007E052E"/>
    <w:rsid w:val="007E228E"/>
    <w:rsid w:val="007E5E3E"/>
    <w:rsid w:val="007F73CE"/>
    <w:rsid w:val="007F7621"/>
    <w:rsid w:val="00804D8C"/>
    <w:rsid w:val="0081336D"/>
    <w:rsid w:val="00820A94"/>
    <w:rsid w:val="00834C90"/>
    <w:rsid w:val="008437BD"/>
    <w:rsid w:val="00843C52"/>
    <w:rsid w:val="008517F2"/>
    <w:rsid w:val="008522C5"/>
    <w:rsid w:val="0085273E"/>
    <w:rsid w:val="008534FA"/>
    <w:rsid w:val="00862450"/>
    <w:rsid w:val="00885DCD"/>
    <w:rsid w:val="008A3E7E"/>
    <w:rsid w:val="008B2DDB"/>
    <w:rsid w:val="008B3A7B"/>
    <w:rsid w:val="008B6CE5"/>
    <w:rsid w:val="008B7A41"/>
    <w:rsid w:val="008C3BBC"/>
    <w:rsid w:val="008E24FB"/>
    <w:rsid w:val="008E4EDD"/>
    <w:rsid w:val="009009B3"/>
    <w:rsid w:val="00910065"/>
    <w:rsid w:val="0092478F"/>
    <w:rsid w:val="009324BA"/>
    <w:rsid w:val="00947CF1"/>
    <w:rsid w:val="00947E44"/>
    <w:rsid w:val="00950B8D"/>
    <w:rsid w:val="009669B2"/>
    <w:rsid w:val="00971C37"/>
    <w:rsid w:val="00976BEF"/>
    <w:rsid w:val="009A03AD"/>
    <w:rsid w:val="009A0F44"/>
    <w:rsid w:val="009A3385"/>
    <w:rsid w:val="009B0329"/>
    <w:rsid w:val="009E14AB"/>
    <w:rsid w:val="009E688A"/>
    <w:rsid w:val="009E6B6D"/>
    <w:rsid w:val="009F459F"/>
    <w:rsid w:val="00A06F2E"/>
    <w:rsid w:val="00A0758C"/>
    <w:rsid w:val="00A07D03"/>
    <w:rsid w:val="00A11640"/>
    <w:rsid w:val="00A1601A"/>
    <w:rsid w:val="00A20A86"/>
    <w:rsid w:val="00A26AD8"/>
    <w:rsid w:val="00A3180E"/>
    <w:rsid w:val="00A40083"/>
    <w:rsid w:val="00A56480"/>
    <w:rsid w:val="00A57417"/>
    <w:rsid w:val="00A761F1"/>
    <w:rsid w:val="00A853FD"/>
    <w:rsid w:val="00A95355"/>
    <w:rsid w:val="00A969CE"/>
    <w:rsid w:val="00AA3E1A"/>
    <w:rsid w:val="00AA44DC"/>
    <w:rsid w:val="00AA6AE4"/>
    <w:rsid w:val="00AB105B"/>
    <w:rsid w:val="00AB5A0F"/>
    <w:rsid w:val="00AD0D84"/>
    <w:rsid w:val="00AF64B5"/>
    <w:rsid w:val="00B036B6"/>
    <w:rsid w:val="00B705EF"/>
    <w:rsid w:val="00B74047"/>
    <w:rsid w:val="00B869A4"/>
    <w:rsid w:val="00B94A22"/>
    <w:rsid w:val="00B965C1"/>
    <w:rsid w:val="00B968DE"/>
    <w:rsid w:val="00B9786D"/>
    <w:rsid w:val="00BA01E7"/>
    <w:rsid w:val="00BA37DC"/>
    <w:rsid w:val="00BA6391"/>
    <w:rsid w:val="00BA67CC"/>
    <w:rsid w:val="00BA69E9"/>
    <w:rsid w:val="00BB6234"/>
    <w:rsid w:val="00BD3E65"/>
    <w:rsid w:val="00BD4D32"/>
    <w:rsid w:val="00BF0731"/>
    <w:rsid w:val="00BF155E"/>
    <w:rsid w:val="00C173C8"/>
    <w:rsid w:val="00C26635"/>
    <w:rsid w:val="00C34143"/>
    <w:rsid w:val="00C42942"/>
    <w:rsid w:val="00C61BCD"/>
    <w:rsid w:val="00C629AE"/>
    <w:rsid w:val="00C8376F"/>
    <w:rsid w:val="00C8386B"/>
    <w:rsid w:val="00CD1517"/>
    <w:rsid w:val="00CE08F4"/>
    <w:rsid w:val="00CE7A5A"/>
    <w:rsid w:val="00CF0B4B"/>
    <w:rsid w:val="00CF34B7"/>
    <w:rsid w:val="00D22E70"/>
    <w:rsid w:val="00D22E7C"/>
    <w:rsid w:val="00D27367"/>
    <w:rsid w:val="00D36F87"/>
    <w:rsid w:val="00D47C0A"/>
    <w:rsid w:val="00D50D08"/>
    <w:rsid w:val="00D67783"/>
    <w:rsid w:val="00D71447"/>
    <w:rsid w:val="00D764FE"/>
    <w:rsid w:val="00D978EA"/>
    <w:rsid w:val="00DA4725"/>
    <w:rsid w:val="00DA6CA7"/>
    <w:rsid w:val="00DC0DC9"/>
    <w:rsid w:val="00DC4690"/>
    <w:rsid w:val="00DD0F78"/>
    <w:rsid w:val="00DF46BB"/>
    <w:rsid w:val="00E05324"/>
    <w:rsid w:val="00E12854"/>
    <w:rsid w:val="00E15A62"/>
    <w:rsid w:val="00E24AF6"/>
    <w:rsid w:val="00E46D42"/>
    <w:rsid w:val="00E53E3A"/>
    <w:rsid w:val="00E663C1"/>
    <w:rsid w:val="00E67F2D"/>
    <w:rsid w:val="00E7180F"/>
    <w:rsid w:val="00E8365A"/>
    <w:rsid w:val="00E8690D"/>
    <w:rsid w:val="00E871FD"/>
    <w:rsid w:val="00E87C43"/>
    <w:rsid w:val="00E92FCF"/>
    <w:rsid w:val="00EA52E3"/>
    <w:rsid w:val="00EC2E28"/>
    <w:rsid w:val="00EC7284"/>
    <w:rsid w:val="00ED34FB"/>
    <w:rsid w:val="00EE328B"/>
    <w:rsid w:val="00EF59DA"/>
    <w:rsid w:val="00F02CC8"/>
    <w:rsid w:val="00F17C9D"/>
    <w:rsid w:val="00F21F70"/>
    <w:rsid w:val="00F2592F"/>
    <w:rsid w:val="00F30A4C"/>
    <w:rsid w:val="00F33089"/>
    <w:rsid w:val="00F449D6"/>
    <w:rsid w:val="00F4567C"/>
    <w:rsid w:val="00F562F5"/>
    <w:rsid w:val="00F7553F"/>
    <w:rsid w:val="00F81769"/>
    <w:rsid w:val="00F83493"/>
    <w:rsid w:val="00F83D85"/>
    <w:rsid w:val="00F90BF8"/>
    <w:rsid w:val="00FA0A18"/>
    <w:rsid w:val="00FF3412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5152E7FE"/>
  <w15:chartTrackingRefBased/>
  <w15:docId w15:val="{2E107DF5-EBB5-406B-8ACE-0F5D671967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nl-NL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iPriority="0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7D9B"/>
    <w:pPr>
      <w:spacing w:after="120"/>
    </w:pPr>
    <w:rPr>
      <w:rFonts w:ascii="Segoe UI" w:hAnsi="Segoe UI"/>
      <w:sz w:val="20"/>
      <w:lang w:val="nl-BE"/>
    </w:rPr>
  </w:style>
  <w:style w:type="paragraph" w:styleId="Heading1">
    <w:name w:val="heading 1"/>
    <w:next w:val="Normal"/>
    <w:link w:val="Heading1Char"/>
    <w:uiPriority w:val="1"/>
    <w:qFormat/>
    <w:rsid w:val="004F55D4"/>
    <w:pPr>
      <w:keepNext/>
      <w:keepLines/>
      <w:spacing w:after="120"/>
      <w:outlineLvl w:val="0"/>
    </w:pPr>
    <w:rPr>
      <w:rFonts w:ascii="Segoe UI" w:eastAsiaTheme="majorEastAsia" w:hAnsi="Segoe UI" w:cstheme="majorBidi"/>
      <w:b/>
      <w:bCs/>
      <w:color w:val="EC2127"/>
      <w:sz w:val="34"/>
      <w:szCs w:val="32"/>
    </w:rPr>
  </w:style>
  <w:style w:type="paragraph" w:styleId="Heading2">
    <w:name w:val="heading 2"/>
    <w:basedOn w:val="Normal"/>
    <w:next w:val="Normal"/>
    <w:link w:val="Heading2Char"/>
    <w:uiPriority w:val="1"/>
    <w:qFormat/>
    <w:rsid w:val="004F55D4"/>
    <w:pPr>
      <w:keepNext/>
      <w:keepLines/>
      <w:outlineLvl w:val="1"/>
    </w:pPr>
    <w:rPr>
      <w:rFonts w:eastAsiaTheme="majorEastAsia" w:cstheme="majorBidi"/>
      <w:b/>
      <w:bCs/>
      <w:sz w:val="32"/>
      <w:szCs w:val="26"/>
    </w:rPr>
  </w:style>
  <w:style w:type="paragraph" w:styleId="Heading3">
    <w:name w:val="heading 3"/>
    <w:basedOn w:val="Normal"/>
    <w:next w:val="Normal"/>
    <w:link w:val="Heading3Char"/>
    <w:uiPriority w:val="1"/>
    <w:qFormat/>
    <w:rsid w:val="00A0758C"/>
    <w:pPr>
      <w:keepNext/>
      <w:keepLines/>
      <w:outlineLvl w:val="2"/>
    </w:pPr>
    <w:rPr>
      <w:rFonts w:eastAsiaTheme="majorEastAsia" w:cstheme="majorBidi"/>
      <w:b/>
      <w:bCs/>
      <w:sz w:val="28"/>
    </w:rPr>
  </w:style>
  <w:style w:type="paragraph" w:styleId="Heading4">
    <w:name w:val="heading 4"/>
    <w:basedOn w:val="Normal"/>
    <w:next w:val="Normal"/>
    <w:link w:val="Heading4Char"/>
    <w:uiPriority w:val="1"/>
    <w:qFormat/>
    <w:rsid w:val="004F55D4"/>
    <w:pPr>
      <w:keepNext/>
      <w:keepLines/>
      <w:outlineLvl w:val="3"/>
    </w:pPr>
    <w:rPr>
      <w:rFonts w:eastAsiaTheme="majorEastAsia" w:cstheme="majorBidi"/>
      <w:b/>
      <w:bCs/>
      <w:iCs/>
      <w:sz w:val="28"/>
    </w:rPr>
  </w:style>
  <w:style w:type="paragraph" w:styleId="Heading5">
    <w:name w:val="heading 5"/>
    <w:basedOn w:val="Normal"/>
    <w:next w:val="Normal"/>
    <w:link w:val="Heading5Char"/>
    <w:uiPriority w:val="1"/>
    <w:qFormat/>
    <w:rsid w:val="004F55D4"/>
    <w:pPr>
      <w:keepNext/>
      <w:keepLines/>
      <w:outlineLvl w:val="4"/>
    </w:pPr>
    <w:rPr>
      <w:rFonts w:eastAsiaTheme="majorEastAsia" w:cstheme="majorBidi"/>
      <w:b/>
      <w:color w:val="EC2127"/>
      <w:sz w:val="26"/>
    </w:rPr>
  </w:style>
  <w:style w:type="paragraph" w:styleId="Heading6">
    <w:name w:val="heading 6"/>
    <w:basedOn w:val="Normal"/>
    <w:next w:val="Normal"/>
    <w:link w:val="Heading6Char"/>
    <w:uiPriority w:val="1"/>
    <w:qFormat/>
    <w:rsid w:val="00D978EA"/>
    <w:pPr>
      <w:keepNext/>
      <w:keepLines/>
      <w:spacing w:before="100" w:beforeAutospacing="1" w:after="100" w:afterAutospacing="1"/>
      <w:outlineLvl w:val="5"/>
    </w:pPr>
    <w:rPr>
      <w:rFonts w:eastAsiaTheme="majorEastAsia" w:cstheme="majorBidi"/>
      <w:b/>
      <w:sz w:val="24"/>
    </w:rPr>
  </w:style>
  <w:style w:type="paragraph" w:styleId="Heading7">
    <w:name w:val="heading 7"/>
    <w:next w:val="Normal"/>
    <w:link w:val="Heading7Char"/>
    <w:uiPriority w:val="1"/>
    <w:qFormat/>
    <w:rsid w:val="003501F1"/>
    <w:pPr>
      <w:keepNext/>
      <w:keepLines/>
      <w:spacing w:before="100" w:beforeAutospacing="1" w:after="100" w:afterAutospacing="1"/>
      <w:outlineLvl w:val="6"/>
    </w:pPr>
    <w:rPr>
      <w:rFonts w:ascii="Segoe UI" w:eastAsiaTheme="majorEastAsia" w:hAnsi="Segoe UI" w:cstheme="majorBidi"/>
      <w:i/>
      <w:iCs/>
      <w:sz w:val="22"/>
    </w:rPr>
  </w:style>
  <w:style w:type="paragraph" w:styleId="Heading8">
    <w:name w:val="heading 8"/>
    <w:next w:val="Normal"/>
    <w:link w:val="Heading8Char"/>
    <w:uiPriority w:val="1"/>
    <w:qFormat/>
    <w:rsid w:val="003501F1"/>
    <w:pPr>
      <w:keepNext/>
      <w:keepLines/>
      <w:spacing w:before="100" w:beforeAutospacing="1" w:after="100" w:afterAutospacing="1"/>
      <w:outlineLvl w:val="7"/>
    </w:pPr>
    <w:rPr>
      <w:rFonts w:ascii="Segoe UI" w:eastAsiaTheme="majorEastAsia" w:hAnsi="Segoe UI" w:cstheme="majorBidi"/>
      <w:color w:val="272727" w:themeColor="text1" w:themeTint="D8"/>
      <w:sz w:val="20"/>
      <w:szCs w:val="21"/>
      <w:u w:val="single"/>
    </w:rPr>
  </w:style>
  <w:style w:type="paragraph" w:styleId="Heading9">
    <w:name w:val="heading 9"/>
    <w:basedOn w:val="Normal"/>
    <w:next w:val="Normal"/>
    <w:link w:val="Heading9Char"/>
    <w:uiPriority w:val="1"/>
    <w:qFormat/>
    <w:rsid w:val="00052144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el">
    <w:name w:val="tabel"/>
    <w:basedOn w:val="TableColumns4"/>
    <w:qFormat/>
    <w:rsid w:val="004349BD"/>
    <w:rPr>
      <w:rFonts w:ascii="Tahoma" w:hAnsi="Tahoma"/>
      <w:sz w:val="20"/>
      <w:szCs w:val="20"/>
      <w:lang w:val="nl-BE" w:eastAsia="nl-BE"/>
    </w:rPr>
    <w:tblPr>
      <w:tblStyleRowBandSize w:val="1"/>
      <w:tblBorders>
        <w:bottom w:val="single" w:sz="18" w:space="0" w:color="95B3D7" w:themeColor="accent1" w:themeTint="99"/>
        <w:insideH w:val="single" w:sz="2" w:space="0" w:color="A6A6A6" w:themeColor="background1" w:themeShade="A6"/>
      </w:tblBorders>
    </w:tblPr>
    <w:tcPr>
      <w:shd w:val="clear" w:color="008080" w:fill="FFFFFF"/>
    </w:tc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4">
    <w:name w:val="Table Columns 4"/>
    <w:basedOn w:val="TableNormal"/>
    <w:uiPriority w:val="99"/>
    <w:semiHidden/>
    <w:unhideWhenUsed/>
    <w:rsid w:val="004349BD"/>
    <w:tblPr>
      <w:tblStyleColBandSize w:val="1"/>
    </w:tblPr>
    <w:tcPr>
      <w:shd w:val="pct50" w:color="008080" w:fill="FFFFFF"/>
    </w:tc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Web1">
    <w:name w:val="Table Web 1"/>
    <w:basedOn w:val="TableNormal"/>
    <w:rsid w:val="004349BD"/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test1">
    <w:name w:val="test1"/>
    <w:basedOn w:val="Heading1"/>
    <w:autoRedefine/>
    <w:uiPriority w:val="99"/>
    <w:rsid w:val="00BF0731"/>
  </w:style>
  <w:style w:type="character" w:customStyle="1" w:styleId="Heading1Char">
    <w:name w:val="Heading 1 Char"/>
    <w:basedOn w:val="DefaultParagraphFont"/>
    <w:link w:val="Heading1"/>
    <w:uiPriority w:val="1"/>
    <w:rsid w:val="004F55D4"/>
    <w:rPr>
      <w:rFonts w:ascii="Segoe UI" w:eastAsiaTheme="majorEastAsia" w:hAnsi="Segoe UI" w:cstheme="majorBidi"/>
      <w:b/>
      <w:bCs/>
      <w:color w:val="EC2127"/>
      <w:sz w:val="34"/>
      <w:szCs w:val="32"/>
    </w:rPr>
  </w:style>
  <w:style w:type="paragraph" w:styleId="Header">
    <w:name w:val="header"/>
    <w:basedOn w:val="Normal"/>
    <w:link w:val="HeaderChar"/>
    <w:uiPriority w:val="99"/>
    <w:unhideWhenUsed/>
    <w:rsid w:val="007F7621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F7621"/>
  </w:style>
  <w:style w:type="paragraph" w:styleId="Footer">
    <w:name w:val="footer"/>
    <w:basedOn w:val="Normal"/>
    <w:link w:val="FooterChar"/>
    <w:uiPriority w:val="99"/>
    <w:unhideWhenUsed/>
    <w:rsid w:val="007E052E"/>
    <w:pPr>
      <w:tabs>
        <w:tab w:val="right" w:pos="8505"/>
        <w:tab w:val="right" w:pos="9639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E052E"/>
    <w:rPr>
      <w:rFonts w:ascii="Ubuntu" w:hAnsi="Ubuntu"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F7621"/>
    <w:rPr>
      <w:rFonts w:ascii="Lucida Grande" w:hAnsi="Lucida Grande" w:cs="Lucida Grande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7621"/>
    <w:rPr>
      <w:rFonts w:ascii="Lucida Grande" w:hAnsi="Lucida Grande" w:cs="Lucida Grande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1"/>
    <w:rsid w:val="004F55D4"/>
    <w:rPr>
      <w:rFonts w:ascii="Segoe UI" w:eastAsiaTheme="majorEastAsia" w:hAnsi="Segoe UI" w:cstheme="majorBidi"/>
      <w:b/>
      <w:bCs/>
      <w:sz w:val="32"/>
      <w:szCs w:val="26"/>
    </w:rPr>
  </w:style>
  <w:style w:type="character" w:customStyle="1" w:styleId="Heading3Char">
    <w:name w:val="Heading 3 Char"/>
    <w:basedOn w:val="DefaultParagraphFont"/>
    <w:link w:val="Heading3"/>
    <w:uiPriority w:val="1"/>
    <w:rsid w:val="00A0758C"/>
    <w:rPr>
      <w:rFonts w:ascii="Segoe UI" w:eastAsiaTheme="majorEastAsia" w:hAnsi="Segoe UI" w:cstheme="majorBidi"/>
      <w:b/>
      <w:bCs/>
      <w:sz w:val="28"/>
      <w:lang w:val="nl-BE"/>
    </w:rPr>
  </w:style>
  <w:style w:type="paragraph" w:customStyle="1" w:styleId="Opsommingblokrood">
    <w:name w:val="Opsomming blok rood"/>
    <w:basedOn w:val="Normal"/>
    <w:uiPriority w:val="2"/>
    <w:qFormat/>
    <w:rsid w:val="00D22E7C"/>
    <w:pPr>
      <w:numPr>
        <w:numId w:val="1"/>
      </w:numPr>
    </w:pPr>
  </w:style>
  <w:style w:type="character" w:customStyle="1" w:styleId="Heading4Char">
    <w:name w:val="Heading 4 Char"/>
    <w:basedOn w:val="DefaultParagraphFont"/>
    <w:link w:val="Heading4"/>
    <w:uiPriority w:val="1"/>
    <w:rsid w:val="004F55D4"/>
    <w:rPr>
      <w:rFonts w:ascii="Segoe UI" w:eastAsiaTheme="majorEastAsia" w:hAnsi="Segoe UI" w:cstheme="majorBidi"/>
      <w:b/>
      <w:bCs/>
      <w:iCs/>
      <w:sz w:val="28"/>
    </w:rPr>
  </w:style>
  <w:style w:type="character" w:customStyle="1" w:styleId="Heading5Char">
    <w:name w:val="Heading 5 Char"/>
    <w:basedOn w:val="DefaultParagraphFont"/>
    <w:link w:val="Heading5"/>
    <w:uiPriority w:val="1"/>
    <w:rsid w:val="004F55D4"/>
    <w:rPr>
      <w:rFonts w:ascii="Segoe UI" w:eastAsiaTheme="majorEastAsia" w:hAnsi="Segoe UI" w:cstheme="majorBidi"/>
      <w:b/>
      <w:color w:val="EC2127"/>
      <w:sz w:val="26"/>
    </w:rPr>
  </w:style>
  <w:style w:type="paragraph" w:styleId="Title">
    <w:name w:val="Title"/>
    <w:basedOn w:val="Normal"/>
    <w:next w:val="Normal"/>
    <w:link w:val="TitleChar"/>
    <w:uiPriority w:val="10"/>
    <w:qFormat/>
    <w:rsid w:val="0075506F"/>
    <w:pPr>
      <w:spacing w:before="5500" w:after="0"/>
    </w:pPr>
    <w:rPr>
      <w:rFonts w:eastAsiaTheme="majorEastAsia" w:cstheme="majorBidi"/>
      <w:color w:val="EC2127"/>
      <w:spacing w:val="5"/>
      <w:kern w:val="28"/>
      <w:sz w:val="100"/>
      <w:szCs w:val="52"/>
    </w:rPr>
  </w:style>
  <w:style w:type="character" w:styleId="PageNumber">
    <w:name w:val="page number"/>
    <w:basedOn w:val="DefaultParagraphFont"/>
    <w:uiPriority w:val="99"/>
    <w:unhideWhenUsed/>
    <w:rsid w:val="007E052E"/>
    <w:rPr>
      <w:color w:val="FFFFFF" w:themeColor="background1"/>
    </w:rPr>
  </w:style>
  <w:style w:type="character" w:customStyle="1" w:styleId="TitleChar">
    <w:name w:val="Title Char"/>
    <w:basedOn w:val="DefaultParagraphFont"/>
    <w:link w:val="Title"/>
    <w:uiPriority w:val="10"/>
    <w:rsid w:val="000D7D9B"/>
    <w:rPr>
      <w:rFonts w:ascii="Segoe UI" w:eastAsiaTheme="majorEastAsia" w:hAnsi="Segoe UI" w:cstheme="majorBidi"/>
      <w:color w:val="EC2127"/>
      <w:spacing w:val="5"/>
      <w:kern w:val="28"/>
      <w:sz w:val="100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E87C43"/>
    <w:pPr>
      <w:numPr>
        <w:ilvl w:val="1"/>
      </w:numPr>
    </w:pPr>
    <w:rPr>
      <w:rFonts w:eastAsiaTheme="majorEastAsia" w:cstheme="majorBidi"/>
      <w:iCs/>
      <w:color w:val="71A8AD"/>
      <w:spacing w:val="15"/>
      <w:sz w:val="50"/>
    </w:rPr>
  </w:style>
  <w:style w:type="character" w:customStyle="1" w:styleId="SubtitleChar">
    <w:name w:val="Subtitle Char"/>
    <w:basedOn w:val="DefaultParagraphFont"/>
    <w:link w:val="Subtitle"/>
    <w:uiPriority w:val="11"/>
    <w:rsid w:val="000D7D9B"/>
    <w:rPr>
      <w:rFonts w:ascii="Segoe UI" w:eastAsiaTheme="majorEastAsia" w:hAnsi="Segoe UI" w:cstheme="majorBidi"/>
      <w:iCs/>
      <w:color w:val="71A8AD"/>
      <w:spacing w:val="15"/>
      <w:sz w:val="50"/>
    </w:rPr>
  </w:style>
  <w:style w:type="paragraph" w:customStyle="1" w:styleId="Body">
    <w:name w:val="Body"/>
    <w:basedOn w:val="Normal"/>
    <w:uiPriority w:val="99"/>
    <w:rsid w:val="00F02CC8"/>
    <w:pPr>
      <w:suppressAutoHyphens/>
      <w:autoSpaceDE w:val="0"/>
      <w:autoSpaceDN w:val="0"/>
      <w:adjustRightInd w:val="0"/>
      <w:spacing w:after="57" w:line="288" w:lineRule="auto"/>
      <w:textAlignment w:val="center"/>
    </w:pPr>
    <w:rPr>
      <w:rFonts w:cs="Segoe UI"/>
      <w:color w:val="000000"/>
      <w:szCs w:val="20"/>
    </w:rPr>
  </w:style>
  <w:style w:type="character" w:customStyle="1" w:styleId="Heading6Char">
    <w:name w:val="Heading 6 Char"/>
    <w:basedOn w:val="DefaultParagraphFont"/>
    <w:link w:val="Heading6"/>
    <w:uiPriority w:val="1"/>
    <w:rsid w:val="00DA6CA7"/>
    <w:rPr>
      <w:rFonts w:ascii="Segoe UI" w:eastAsiaTheme="majorEastAsia" w:hAnsi="Segoe UI" w:cstheme="majorBidi"/>
      <w:b/>
    </w:rPr>
  </w:style>
  <w:style w:type="character" w:customStyle="1" w:styleId="Heading7Char">
    <w:name w:val="Heading 7 Char"/>
    <w:basedOn w:val="DefaultParagraphFont"/>
    <w:link w:val="Heading7"/>
    <w:uiPriority w:val="1"/>
    <w:rsid w:val="00DA6CA7"/>
    <w:rPr>
      <w:rFonts w:ascii="Segoe UI" w:eastAsiaTheme="majorEastAsia" w:hAnsi="Segoe UI" w:cstheme="majorBidi"/>
      <w:i/>
      <w:iCs/>
      <w:sz w:val="22"/>
    </w:rPr>
  </w:style>
  <w:style w:type="character" w:customStyle="1" w:styleId="Heading8Char">
    <w:name w:val="Heading 8 Char"/>
    <w:basedOn w:val="DefaultParagraphFont"/>
    <w:link w:val="Heading8"/>
    <w:uiPriority w:val="1"/>
    <w:rsid w:val="00DA6CA7"/>
    <w:rPr>
      <w:rFonts w:ascii="Segoe UI" w:eastAsiaTheme="majorEastAsia" w:hAnsi="Segoe UI" w:cstheme="majorBidi"/>
      <w:color w:val="272727" w:themeColor="text1" w:themeTint="D8"/>
      <w:sz w:val="20"/>
      <w:szCs w:val="21"/>
      <w:u w:val="single"/>
    </w:rPr>
  </w:style>
  <w:style w:type="character" w:customStyle="1" w:styleId="Heading9Char">
    <w:name w:val="Heading 9 Char"/>
    <w:basedOn w:val="DefaultParagraphFont"/>
    <w:link w:val="Heading9"/>
    <w:uiPriority w:val="1"/>
    <w:rsid w:val="00DA6CA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Standaard2">
    <w:name w:val="Standaard 2"/>
    <w:basedOn w:val="Normal"/>
    <w:next w:val="Normal"/>
    <w:uiPriority w:val="99"/>
    <w:semiHidden/>
    <w:rsid w:val="00E663C1"/>
    <w:pPr>
      <w:ind w:left="284"/>
    </w:pPr>
  </w:style>
  <w:style w:type="paragraph" w:customStyle="1" w:styleId="Opsommingbekjezwart">
    <w:name w:val="Opsomming bekje zwart"/>
    <w:uiPriority w:val="3"/>
    <w:qFormat/>
    <w:rsid w:val="00D22E7C"/>
    <w:pPr>
      <w:numPr>
        <w:ilvl w:val="1"/>
        <w:numId w:val="1"/>
      </w:numPr>
      <w:spacing w:after="120"/>
    </w:pPr>
    <w:rPr>
      <w:rFonts w:ascii="Segoe UI" w:hAnsi="Segoe UI"/>
      <w:sz w:val="20"/>
    </w:rPr>
  </w:style>
  <w:style w:type="paragraph" w:customStyle="1" w:styleId="Opsommingbolblauwgroen">
    <w:name w:val="Opsomming bol blauw groen"/>
    <w:uiPriority w:val="4"/>
    <w:qFormat/>
    <w:rsid w:val="00D22E7C"/>
    <w:pPr>
      <w:numPr>
        <w:ilvl w:val="2"/>
        <w:numId w:val="1"/>
      </w:numPr>
      <w:spacing w:after="120"/>
    </w:pPr>
    <w:rPr>
      <w:rFonts w:ascii="Segoe UI" w:hAnsi="Segoe UI"/>
      <w:sz w:val="20"/>
    </w:rPr>
  </w:style>
  <w:style w:type="paragraph" w:styleId="ListParagraph">
    <w:name w:val="List Paragraph"/>
    <w:basedOn w:val="Normal"/>
    <w:uiPriority w:val="34"/>
    <w:rsid w:val="00F7553F"/>
    <w:pPr>
      <w:ind w:left="720"/>
      <w:contextualSpacing/>
    </w:pPr>
  </w:style>
  <w:style w:type="paragraph" w:customStyle="1" w:styleId="Opsomming1">
    <w:name w:val="Opsomming 1"/>
    <w:basedOn w:val="Opsommingblokrood"/>
    <w:uiPriority w:val="8"/>
    <w:qFormat/>
    <w:rsid w:val="00E663C1"/>
    <w:pPr>
      <w:numPr>
        <w:numId w:val="19"/>
      </w:numPr>
    </w:pPr>
  </w:style>
  <w:style w:type="paragraph" w:customStyle="1" w:styleId="Titeldocument">
    <w:name w:val="Titel document"/>
    <w:basedOn w:val="Normal"/>
    <w:link w:val="TiteldocumentChar"/>
    <w:uiPriority w:val="9"/>
    <w:qFormat/>
    <w:rsid w:val="00DD0F78"/>
    <w:pPr>
      <w:jc w:val="right"/>
    </w:pPr>
    <w:rPr>
      <w:b/>
      <w:noProof/>
      <w:color w:val="EC2127"/>
      <w:sz w:val="32"/>
      <w:lang w:eastAsia="nl-BE"/>
    </w:rPr>
  </w:style>
  <w:style w:type="paragraph" w:customStyle="1" w:styleId="Opsomming11">
    <w:name w:val="Opsomming 1.1"/>
    <w:basedOn w:val="Opsomming1"/>
    <w:uiPriority w:val="8"/>
    <w:qFormat/>
    <w:rsid w:val="00C42942"/>
    <w:pPr>
      <w:numPr>
        <w:ilvl w:val="1"/>
      </w:numPr>
    </w:pPr>
  </w:style>
  <w:style w:type="character" w:customStyle="1" w:styleId="TiteldocumentChar">
    <w:name w:val="Titel document Char"/>
    <w:basedOn w:val="DefaultParagraphFont"/>
    <w:link w:val="Titeldocument"/>
    <w:uiPriority w:val="9"/>
    <w:rsid w:val="000D7D9B"/>
    <w:rPr>
      <w:rFonts w:ascii="Segoe UI" w:hAnsi="Segoe UI"/>
      <w:b/>
      <w:noProof/>
      <w:color w:val="EC2127"/>
      <w:sz w:val="32"/>
      <w:lang w:val="nl-BE" w:eastAsia="nl-BE"/>
    </w:rPr>
  </w:style>
  <w:style w:type="paragraph" w:customStyle="1" w:styleId="Opsomming111">
    <w:name w:val="Opsomming 1.1.1"/>
    <w:basedOn w:val="Opsomming11"/>
    <w:uiPriority w:val="8"/>
    <w:qFormat/>
    <w:rsid w:val="007F73CE"/>
    <w:pPr>
      <w:numPr>
        <w:ilvl w:val="2"/>
      </w:numPr>
    </w:pPr>
  </w:style>
  <w:style w:type="paragraph" w:customStyle="1" w:styleId="Opsomming1111">
    <w:name w:val="Opsomming 1.1.1.1"/>
    <w:basedOn w:val="Opsomming111"/>
    <w:uiPriority w:val="8"/>
    <w:qFormat/>
    <w:rsid w:val="007F73CE"/>
    <w:pPr>
      <w:numPr>
        <w:ilvl w:val="3"/>
      </w:numPr>
    </w:pPr>
  </w:style>
  <w:style w:type="paragraph" w:customStyle="1" w:styleId="Opsomming11111">
    <w:name w:val="Opsomming 1.1.1.1.1"/>
    <w:basedOn w:val="Opsomming1111"/>
    <w:uiPriority w:val="8"/>
    <w:qFormat/>
    <w:rsid w:val="007F73CE"/>
    <w:pPr>
      <w:numPr>
        <w:ilvl w:val="4"/>
      </w:numPr>
    </w:pPr>
  </w:style>
  <w:style w:type="table" w:styleId="TableGrid">
    <w:name w:val="Table Grid"/>
    <w:basedOn w:val="TableNormal"/>
    <w:uiPriority w:val="59"/>
    <w:rsid w:val="00A0758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1237F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237F9"/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237F9"/>
    <w:rPr>
      <w:rFonts w:ascii="Segoe UI" w:hAnsi="Segoe UI"/>
      <w:sz w:val="20"/>
      <w:szCs w:val="20"/>
      <w:lang w:val="nl-B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237F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237F9"/>
    <w:rPr>
      <w:rFonts w:ascii="Segoe UI" w:hAnsi="Segoe UI"/>
      <w:b/>
      <w:bCs/>
      <w:sz w:val="20"/>
      <w:szCs w:val="20"/>
      <w:lang w:val="nl-BE"/>
    </w:rPr>
  </w:style>
  <w:style w:type="paragraph" w:customStyle="1" w:styleId="EndNoteBibliographyTitle">
    <w:name w:val="EndNote Bibliography Title"/>
    <w:basedOn w:val="Normal"/>
    <w:link w:val="EndNoteBibliographyTitleChar"/>
    <w:rsid w:val="00547836"/>
    <w:pPr>
      <w:spacing w:after="0"/>
      <w:jc w:val="center"/>
    </w:pPr>
    <w:rPr>
      <w:rFonts w:cs="Segoe U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47836"/>
    <w:rPr>
      <w:rFonts w:ascii="Segoe UI" w:hAnsi="Segoe UI" w:cs="Segoe UI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47836"/>
    <w:rPr>
      <w:rFonts w:cs="Segoe U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47836"/>
    <w:rPr>
      <w:rFonts w:ascii="Segoe UI" w:hAnsi="Segoe UI" w:cs="Segoe UI"/>
      <w:noProof/>
      <w:sz w:val="20"/>
      <w:lang w:val="en-US"/>
    </w:rPr>
  </w:style>
  <w:style w:type="character" w:styleId="Hyperlink">
    <w:name w:val="Hyperlink"/>
    <w:basedOn w:val="DefaultParagraphFont"/>
    <w:uiPriority w:val="99"/>
    <w:unhideWhenUsed/>
    <w:rsid w:val="00547836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4783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0642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597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261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34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988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www.cebap.org/knowledge-dissemination/first-aid-evidence-summaries/" TargetMode="Externa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D35E192B445F94DBD606CDE6F0C7F52" ma:contentTypeVersion="13" ma:contentTypeDescription="Create a new document." ma:contentTypeScope="" ma:versionID="6acac15540b6c883f61942829cf4f245">
  <xsd:schema xmlns:xsd="http://www.w3.org/2001/XMLSchema" xmlns:xs="http://www.w3.org/2001/XMLSchema" xmlns:p="http://schemas.microsoft.com/office/2006/metadata/properties" xmlns:ns2="6c8f6cd9-ac84-4bfc-a6a0-d2845a56b14b" xmlns:ns3="8f7a9ff5-2916-4c9f-b38b-69ccf6165550" targetNamespace="http://schemas.microsoft.com/office/2006/metadata/properties" ma:root="true" ma:fieldsID="86fec2845f404ade3373886aa06b4b15" ns2:_="" ns3:_="">
    <xsd:import namespace="6c8f6cd9-ac84-4bfc-a6a0-d2845a56b14b"/>
    <xsd:import namespace="8f7a9ff5-2916-4c9f-b38b-69ccf616555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AutoKeyPoints" minOccurs="0"/>
                <xsd:element ref="ns2:MediaServiceKeyPoints" minOccurs="0"/>
                <xsd:element ref="ns2:MediaLengthInSeconds" minOccurs="0"/>
                <xsd:element ref="ns2:MediaServiceLocation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c8f6cd9-ac84-4bfc-a6a0-d2845a56b14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17" nillable="true" ma:displayName="Length (seconds)" ma:internalName="MediaLengthInSeconds" ma:readOnly="true">
      <xsd:simpleType>
        <xsd:restriction base="dms:Unknown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f7a9ff5-2916-4c9f-b38b-69ccf6165550" elementFormDefault="qualified">
    <xsd:import namespace="http://schemas.microsoft.com/office/2006/documentManagement/types"/>
    <xsd:import namespace="http://schemas.microsoft.com/office/infopath/2007/PartnerControls"/>
    <xsd:element name="SharedWithUsers" ma:index="19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0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5F56272-700D-49EE-A82E-673C1C3677C9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A10F280D-29D6-414C-9C52-790F138B0081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2B19E646-3280-4EB0-ACF0-97FFB5B451F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c8f6cd9-ac84-4bfc-a6a0-d2845a56b14b"/>
    <ds:schemaRef ds:uri="8f7a9ff5-2916-4c9f-b38b-69ccf616555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D758256D-F466-40D0-BAAE-1570F282A356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5</Pages>
  <Words>2699</Words>
  <Characters>15386</Characters>
  <Application>Microsoft Office Word</Application>
  <DocSecurity>0</DocSecurity>
  <Lines>128</Lines>
  <Paragraphs>3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Algemeen document_staand_NL</vt:lpstr>
    </vt:vector>
  </TitlesOfParts>
  <Company>Rode Kruis Vlaanderen</Company>
  <LinksUpToDate>false</LinksUpToDate>
  <CharactersWithSpaces>180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lgemeen document_staand_NL</dc:title>
  <dc:subject/>
  <dc:creator>Bert Avau</dc:creator>
  <cp:keywords/>
  <dc:description/>
  <cp:lastModifiedBy>Charlene Dundek</cp:lastModifiedBy>
  <cp:revision>4</cp:revision>
  <cp:lastPrinted>2017-12-29T16:32:00Z</cp:lastPrinted>
  <dcterms:created xsi:type="dcterms:W3CDTF">2021-10-27T15:40:00Z</dcterms:created>
  <dcterms:modified xsi:type="dcterms:W3CDTF">2021-10-28T20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D35E192B445F94DBD606CDE6F0C7F52</vt:lpwstr>
  </property>
</Properties>
</file>